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Default="0065604E" w:rsidP="008102CF">
      <w:pPr>
        <w:rPr>
          <w:b/>
          <w:bCs/>
          <w:sz w:val="48"/>
          <w:szCs w:val="48"/>
        </w:rPr>
      </w:pPr>
      <w:bookmarkStart w:id="0" w:name="Xd55eb393866993bbf05d929220b85505e0c70d8"/>
      <w:r w:rsidRPr="00FB55C8">
        <w:rPr>
          <w:b/>
          <w:bCs/>
          <w:sz w:val="48"/>
          <w:szCs w:val="48"/>
        </w:rPr>
        <w:t xml:space="preserve">Title: {The Impact of </w:t>
      </w:r>
      <w:bookmarkStart w:id="1" w:name="_Hlk169737634"/>
      <w:r w:rsidRPr="00FB55C8">
        <w:rPr>
          <w:b/>
          <w:bCs/>
          <w:sz w:val="48"/>
          <w:szCs w:val="48"/>
        </w:rPr>
        <w:t xml:space="preserve">Digital Transformation </w:t>
      </w:r>
      <w:bookmarkEnd w:id="1"/>
      <w:r w:rsidRPr="00FB55C8">
        <w:rPr>
          <w:b/>
          <w:bCs/>
          <w:sz w:val="48"/>
          <w:szCs w:val="48"/>
        </w:rPr>
        <w:t>on Performance and the Cultural Industry: Challenges and Opportunities}</w:t>
      </w:r>
    </w:p>
    <w:p w14:paraId="128BED30" w14:textId="77777777" w:rsidR="004B24B7" w:rsidRDefault="004B24B7" w:rsidP="004B24B7">
      <w:pPr>
        <w:jc w:val="both"/>
      </w:pPr>
      <w:r w:rsidRPr="004B24B7">
        <w:rPr>
          <w:b/>
          <w:bCs/>
        </w:rPr>
        <w:t>Keywords:</w:t>
      </w:r>
      <w:r>
        <w:t xml:space="preserve"> </w:t>
      </w:r>
      <w:r w:rsidRPr="004B24B7">
        <w:t>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00FA9F39" w14:textId="1FE11C77" w:rsidR="009F69A9" w:rsidRDefault="009F69A9" w:rsidP="009F69A9">
      <w:pPr>
        <w:pStyle w:val="Subtitle"/>
      </w:pPr>
      <w:bookmarkStart w:id="2" w:name="X81ddf0ed5992843319441150e86fff6c30f703a"/>
      <w:r>
        <w:t xml:space="preserve">PhD Leeds Doctoral College </w:t>
      </w:r>
      <w:r w:rsidR="002E25FF">
        <w:br/>
      </w:r>
      <w:r>
        <w:t>University of Leeds</w:t>
      </w:r>
    </w:p>
    <w:bookmarkEnd w:id="2"/>
    <w:p w14:paraId="4F5A711B" w14:textId="2DEE61D2" w:rsidR="0024621C" w:rsidRDefault="0024621C" w:rsidP="0024621C">
      <w:r>
        <w:t>By Heider Jeffer</w:t>
      </w:r>
    </w:p>
    <w:p w14:paraId="63411E8B" w14:textId="0CCB90E4" w:rsidR="005A544C" w:rsidRDefault="00F4559E" w:rsidP="0024621C">
      <w:r>
        <w:t>June 19, 2024</w:t>
      </w:r>
    </w:p>
    <w:p w14:paraId="64E48838" w14:textId="77777777" w:rsidR="004B24B7" w:rsidRDefault="004B24B7" w:rsidP="0024621C"/>
    <w:p w14:paraId="09EEAA4F" w14:textId="77777777" w:rsidR="004B24B7" w:rsidRDefault="004B24B7" w:rsidP="0024621C"/>
    <w:p w14:paraId="5DD95B21" w14:textId="77777777" w:rsidR="005A544C" w:rsidRDefault="005A544C" w:rsidP="00E71353">
      <w:pPr>
        <w:pStyle w:val="Heading1"/>
      </w:pPr>
      <w:bookmarkStart w:id="3"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4" w:name="problem-statement"/>
      <w:bookmarkEnd w:id="3"/>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lastRenderedPageBreak/>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5" w:name="review-of-the-related-work"/>
      <w:bookmarkEnd w:id="4"/>
      <w:r>
        <w:t>Review of the Related Work</w:t>
      </w:r>
    </w:p>
    <w:p w14:paraId="59E55884" w14:textId="77777777" w:rsidR="0065604E" w:rsidRDefault="0065604E" w:rsidP="005A544C">
      <w:pPr>
        <w:pStyle w:val="Heading2"/>
      </w:pPr>
      <w:bookmarkStart w:id="6" w:name="what-is-digital-transformation"/>
      <w:r>
        <w:t>What is Digital transformation?</w:t>
      </w:r>
    </w:p>
    <w:p w14:paraId="2DF36832" w14:textId="6163D7CE" w:rsidR="00DA5242" w:rsidRDefault="0065604E" w:rsidP="00A94B20">
      <w:pPr>
        <w:pStyle w:val="FirstParagraph"/>
        <w:numPr>
          <w:ilvl w:val="0"/>
          <w:numId w:val="29"/>
        </w:numPr>
        <w:jc w:val="both"/>
      </w:pPr>
      <w:r w:rsidRPr="00DA5242">
        <w:rPr>
          <w:b/>
          <w:bCs/>
        </w:rPr>
        <w:t>The cultural</w:t>
      </w:r>
      <w:bookmarkStart w:id="7" w:name="_Hlk169659130"/>
      <w:r w:rsidRPr="00DA5242">
        <w:rPr>
          <w:b/>
          <w:bCs/>
        </w:rPr>
        <w:t xml:space="preserve"> industry</w:t>
      </w:r>
      <w:bookmarkEnd w:id="7"/>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8" w:name="_Hlk169659167"/>
    </w:p>
    <w:p w14:paraId="5D9F6AC9" w14:textId="0D87CDEB" w:rsidR="0065604E" w:rsidRDefault="0065604E" w:rsidP="00A94B20">
      <w:pPr>
        <w:pStyle w:val="FirstParagraph"/>
        <w:numPr>
          <w:ilvl w:val="0"/>
          <w:numId w:val="29"/>
        </w:numPr>
        <w:jc w:val="both"/>
      </w:pPr>
      <w:r w:rsidRPr="00DA5242">
        <w:rPr>
          <w:b/>
          <w:bCs/>
        </w:rPr>
        <w:t>Digital transformation (DT)</w:t>
      </w:r>
      <w:bookmarkEnd w:id="8"/>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418B4447" w:rsidR="00763792" w:rsidRDefault="00C63045" w:rsidP="00C63045">
      <w:pPr>
        <w:pStyle w:val="Caption"/>
        <w:jc w:val="center"/>
      </w:pPr>
      <w:r>
        <w:t xml:space="preserve">Figure </w:t>
      </w:r>
      <w:r>
        <w:fldChar w:fldCharType="begin"/>
      </w:r>
      <w:r>
        <w:instrText xml:space="preserve"> SEQ Figure \* ARABIC </w:instrText>
      </w:r>
      <w:r>
        <w:fldChar w:fldCharType="separate"/>
      </w:r>
      <w:r w:rsidR="00E87ACE">
        <w:rPr>
          <w:noProof/>
        </w:rPr>
        <w:t>1</w:t>
      </w:r>
      <w:r>
        <w:fldChar w:fldCharType="end"/>
      </w:r>
      <w:r>
        <w:t xml:space="preserve"> Diagram for </w:t>
      </w:r>
      <w:r w:rsidRPr="00A85913">
        <w:t>digital transformation of the cultural industry</w:t>
      </w:r>
    </w:p>
    <w:p w14:paraId="47D093CF" w14:textId="06153A25" w:rsidR="0065604E" w:rsidRDefault="0065604E" w:rsidP="00DA5242">
      <w:pPr>
        <w:pStyle w:val="BodyText"/>
        <w:numPr>
          <w:ilvl w:val="0"/>
          <w:numId w:val="30"/>
        </w:numPr>
        <w:jc w:val="both"/>
      </w:pPr>
      <w:r>
        <w:t>T</w:t>
      </w:r>
      <w:r w:rsidRPr="00DA5242">
        <w:rPr>
          <w:b/>
          <w:bCs/>
        </w:rPr>
        <w:t xml:space="preserve">he </w:t>
      </w:r>
      <w:bookmarkStart w:id="9" w:name="_Hlk169659756"/>
      <w:r w:rsidRPr="00DA5242">
        <w:rPr>
          <w:b/>
          <w:bCs/>
        </w:rPr>
        <w:t xml:space="preserve">digital transformation of the </w:t>
      </w:r>
      <w:bookmarkStart w:id="10" w:name="_Hlk169659249"/>
      <w:r w:rsidRPr="00DA5242">
        <w:rPr>
          <w:b/>
          <w:bCs/>
        </w:rPr>
        <w:t xml:space="preserve">cultural </w:t>
      </w:r>
      <w:proofErr w:type="gramStart"/>
      <w:r w:rsidRPr="00DA5242">
        <w:rPr>
          <w:b/>
          <w:bCs/>
        </w:rPr>
        <w:t>industry</w:t>
      </w:r>
      <w:r w:rsidR="00DA5242">
        <w:rPr>
          <w:b/>
          <w:bCs/>
        </w:rPr>
        <w:t>:</w:t>
      </w:r>
      <w:proofErr w:type="gramEnd"/>
      <w:r w:rsidRPr="00DA5242">
        <w:rPr>
          <w:b/>
          <w:bCs/>
        </w:rPr>
        <w:t xml:space="preserve"> </w:t>
      </w:r>
      <w:bookmarkEnd w:id="9"/>
      <w:bookmarkEnd w:id="10"/>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1"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2" w:name="strategies-for-success"/>
      <w:bookmarkStart w:id="13" w:name="gap-in-literature"/>
      <w:bookmarkEnd w:id="6"/>
      <w:bookmarkEnd w:id="11"/>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4" w:name="significance"/>
      <w:bookmarkStart w:id="15" w:name="abstract"/>
      <w:bookmarkEnd w:id="12"/>
      <w:bookmarkEnd w:id="13"/>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6" w:name="methodology-preview"/>
      <w:bookmarkEnd w:id="14"/>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0A7828CB" w:rsidR="00763792" w:rsidRP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0A639624" w14:textId="1C776E57" w:rsidR="009F69A9" w:rsidRDefault="009F69A9" w:rsidP="00E71353">
      <w:pPr>
        <w:pStyle w:val="Heading2"/>
        <w:rPr>
          <w:rFonts w:eastAsia="Times New Roman"/>
        </w:rPr>
      </w:pPr>
      <w:r w:rsidRPr="009F69A9">
        <w:rPr>
          <w:rFonts w:eastAsia="Times New Roman"/>
        </w:rPr>
        <w:t>Data Collection</w:t>
      </w:r>
      <w:r w:rsidR="003B2EEA">
        <w:rPr>
          <w:rFonts w:eastAsia="Times New Roman"/>
        </w:rPr>
        <w:t xml:space="preserve"> Steps</w:t>
      </w:r>
    </w:p>
    <w:p w14:paraId="72842950" w14:textId="77777777" w:rsidR="00EC5CF8" w:rsidRDefault="00EC5CF8" w:rsidP="00C84404">
      <w:pPr>
        <w:jc w:val="both"/>
        <w:rPr>
          <w:b/>
          <w:bCs/>
        </w:rPr>
      </w:pPr>
    </w:p>
    <w:p w14:paraId="3B3262EB" w14:textId="77777777" w:rsidR="00EC5CF8" w:rsidRDefault="003A1EA0" w:rsidP="00C84404">
      <w:pPr>
        <w:jc w:val="both"/>
        <w:rPr>
          <w:b/>
          <w:bCs/>
        </w:rPr>
      </w:pPr>
      <w:r w:rsidRPr="003A1EA0">
        <w:rPr>
          <w:b/>
          <w:bCs/>
        </w:rPr>
        <w:t>Step 1. Define and refine search keywords</w:t>
      </w:r>
      <w:r w:rsidR="00C84404">
        <w:rPr>
          <w:b/>
          <w:bCs/>
        </w:rPr>
        <w:tab/>
      </w:r>
    </w:p>
    <w:p w14:paraId="4FA1406C" w14:textId="5331DE84" w:rsidR="003A1EA0" w:rsidRDefault="003A1EA0" w:rsidP="00C84404">
      <w:pPr>
        <w:jc w:val="both"/>
      </w:pPr>
      <w:r>
        <w:rPr>
          <w:b/>
          <w:bCs/>
        </w:rPr>
        <w:br/>
      </w:r>
      <w: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t xml:space="preserve"> </w:t>
      </w:r>
      <w:r w:rsidR="00C84404">
        <w:fldChar w:fldCharType="begin" w:fldLock="1"/>
      </w:r>
      <w:r w:rsidR="00C84404">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fldChar w:fldCharType="separate"/>
      </w:r>
      <w:r w:rsidR="00C84404" w:rsidRPr="00C84404">
        <w:rPr>
          <w:noProof/>
        </w:rPr>
        <w:t>[17]</w:t>
      </w:r>
      <w:r w:rsidR="00C84404">
        <w:fldChar w:fldCharType="end"/>
      </w:r>
      <w:r w:rsidR="00C84404">
        <w:t>.</w:t>
      </w:r>
      <w:r>
        <w:t xml:space="preserve"> </w:t>
      </w:r>
    </w:p>
    <w:p w14:paraId="78316146" w14:textId="221066E9" w:rsidR="003A1EA0" w:rsidRDefault="003A1EA0" w:rsidP="00C84404">
      <w:pPr>
        <w:jc w:val="both"/>
      </w:pPr>
      <w:r>
        <w:t xml:space="preserve">To ensure comprehensive coverage of keywords related to {The Impact of Digital Transformation on Performance and the Cultural Industry: Challenges and Opportunities}, </w:t>
      </w:r>
      <w:r w:rsidR="009A4C8C">
        <w:t>I will</w:t>
      </w:r>
      <w:r>
        <w:t xml:space="preserve"> review</w:t>
      </w:r>
      <w:r w:rsidR="009A4C8C">
        <w:t xml:space="preserve"> </w:t>
      </w:r>
      <w:r>
        <w:t xml:space="preserve">the search string from a systematic mapping study in Arts, Humanities, and Cultures. After conducting several trial searches, observing the results, and refining the search string, </w:t>
      </w:r>
      <w:r w:rsidR="009A4C8C">
        <w:t>I</w:t>
      </w:r>
      <w:r>
        <w:t xml:space="preserve"> developed the following final search string:</w:t>
      </w:r>
    </w:p>
    <w:p w14:paraId="1E7E8E8E" w14:textId="77777777" w:rsidR="003A1EA0" w:rsidRDefault="003A1EA0" w:rsidP="00C84404">
      <w:pPr>
        <w:jc w:val="both"/>
      </w:pPr>
      <w:r>
        <w:t>[(Challenges) OR (Opportunities)] AND [(</w:t>
      </w:r>
      <w:r w:rsidRPr="009126DC">
        <w:t>Digital Transformation</w:t>
      </w:r>
      <w:r>
        <w:t>) AND ((Cultural Industry)]</w:t>
      </w:r>
    </w:p>
    <w:p w14:paraId="540DC249" w14:textId="3A903B6A" w:rsidR="003A1EA0" w:rsidRPr="00150500" w:rsidRDefault="003A1EA0" w:rsidP="00C84404">
      <w:pPr>
        <w:jc w:val="both"/>
      </w:pPr>
      <w: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w:t>
      </w:r>
      <w:r w:rsidRPr="00016A60">
        <w:t xml:space="preserve"> </w:t>
      </w:r>
      <w:r>
        <w:t>AND (Cultural Industry)].</w:t>
      </w:r>
    </w:p>
    <w:p w14:paraId="2E8822E8" w14:textId="77777777" w:rsidR="00EC5CF8" w:rsidRDefault="006812FF" w:rsidP="009A4C8C">
      <w:pPr>
        <w:rPr>
          <w:b/>
          <w:bCs/>
        </w:rPr>
      </w:pPr>
      <w:r w:rsidRPr="009A4C8C">
        <w:rPr>
          <w:b/>
          <w:bCs/>
        </w:rPr>
        <w:t xml:space="preserve">Step 2: </w:t>
      </w:r>
      <w:r w:rsidR="009A4C8C" w:rsidRPr="009A4C8C">
        <w:rPr>
          <w:b/>
          <w:bCs/>
        </w:rPr>
        <w:t>Applying search keywords using the Google search engine:</w:t>
      </w:r>
    </w:p>
    <w:p w14:paraId="19BA4CBC" w14:textId="7B1D4FB7" w:rsidR="009A4C8C" w:rsidRPr="009A4C8C" w:rsidRDefault="009A4C8C" w:rsidP="009A4C8C">
      <w:pPr>
        <w:rPr>
          <w:b/>
          <w:bCs/>
        </w:rPr>
      </w:pPr>
      <w:r>
        <w:rPr>
          <w:b/>
          <w:bCs/>
        </w:rPr>
        <w:br/>
      </w:r>
      <w:r>
        <w:t xml:space="preserve">To search online sources, the Google search engine was accessed through the Chrome browser. To minimize the influence of geographical location on the search results, </w:t>
      </w:r>
      <w:hyperlink r:id="rId7" w:tgtFrame="_new" w:history="1">
        <w:r>
          <w:rPr>
            <w:rStyle w:val="Hyperlink"/>
          </w:rPr>
          <w:t>www.google.com</w:t>
        </w:r>
      </w:hyperlink>
      <w: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40033FF9" w14:textId="77777777" w:rsidR="009A4C8C" w:rsidRDefault="009A4C8C" w:rsidP="00835270"/>
    <w:p w14:paraId="15A0252D" w14:textId="77777777" w:rsidR="009A4C8C" w:rsidRDefault="009A4C8C" w:rsidP="00835270"/>
    <w:p w14:paraId="23E27D21" w14:textId="77777777" w:rsidR="004E727C" w:rsidRPr="004E727C" w:rsidRDefault="004E727C" w:rsidP="004E727C">
      <w:pPr>
        <w:pStyle w:val="NormalWeb"/>
        <w:rPr>
          <w:b/>
          <w:bCs/>
        </w:rPr>
      </w:pPr>
      <w:r w:rsidRPr="004E727C">
        <w:rPr>
          <w:b/>
          <w:bCs/>
        </w:rPr>
        <w:t>Step 3: Export Search Results</w:t>
      </w:r>
    </w:p>
    <w:p w14:paraId="42E71E93" w14:textId="7DCBB7E1" w:rsidR="004E727C" w:rsidRDefault="004E727C" w:rsidP="004E727C">
      <w:pPr>
        <w:pStyle w:val="NormalWeb"/>
        <w:jc w:val="both"/>
      </w:pPr>
      <w:r>
        <w:t>To facilitate analysis by multiple researchers at the University of Leeds, the search results need to be exported. I will export the search results (in the form of URLs) from the Chrome browser on my laptop into a Word file</w:t>
      </w:r>
      <w:r>
        <w:t xml:space="preserve"> (DOCX format)</w:t>
      </w:r>
      <w:r>
        <w:t>.</w:t>
      </w:r>
    </w:p>
    <w:p w14:paraId="064C763B" w14:textId="77777777" w:rsidR="006178E3" w:rsidRPr="006178E3" w:rsidRDefault="00835270" w:rsidP="006178E3">
      <w:pPr>
        <w:pStyle w:val="NormalWeb"/>
        <w:rPr>
          <w:b/>
          <w:bCs/>
        </w:rPr>
      </w:pPr>
      <w:r>
        <w:br/>
      </w:r>
      <w:r w:rsidR="006178E3" w:rsidRPr="006178E3">
        <w:rPr>
          <w:b/>
          <w:bCs/>
        </w:rPr>
        <w:t>Step 4: Apply Inclusion/Exclusion Criteria to Search Results Collection A</w:t>
      </w:r>
    </w:p>
    <w:p w14:paraId="3E606790" w14:textId="77777777" w:rsidR="006178E3" w:rsidRPr="006178E3" w:rsidRDefault="006178E3" w:rsidP="006178E3">
      <w:pPr>
        <w:spacing w:before="100" w:beforeAutospacing="1" w:after="100" w:afterAutospacing="1" w:line="240" w:lineRule="auto"/>
        <w:jc w:val="both"/>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o identify webpages with relevant and reliable content for this study, we applied a set of inclusion and exclusion criteria to Search Results Collection A.</w:t>
      </w:r>
    </w:p>
    <w:p w14:paraId="1371C6A6"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Inclusion criteria:</w:t>
      </w:r>
    </w:p>
    <w:p w14:paraId="0EDE7EC9"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URL is working and freely accessible.</w:t>
      </w:r>
    </w:p>
    <w:p w14:paraId="08B2AC81"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topic of the webpage pertains to pivoting within the context of (Digital Transformation and Cultural Industry).</w:t>
      </w:r>
    </w:p>
    <w:p w14:paraId="49908F47" w14:textId="36086478"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 xml:space="preserve">The webpage contains examples related to (Digital Transformation and Cultural </w:t>
      </w:r>
      <w:proofErr w:type="gramStart"/>
      <w:r w:rsidRPr="006178E3">
        <w:rPr>
          <w:rFonts w:ascii="Times New Roman" w:eastAsia="Times New Roman" w:hAnsi="Times New Roman" w:cs="Times New Roman"/>
          <w:sz w:val="24"/>
          <w:szCs w:val="24"/>
        </w:rPr>
        <w:t>Industry</w:t>
      </w:r>
      <w:r>
        <w:rPr>
          <w:rFonts w:ascii="Times New Roman" w:eastAsia="Times New Roman" w:hAnsi="Times New Roman" w:cs="Times New Roman"/>
          <w:sz w:val="24"/>
          <w:szCs w:val="24"/>
        </w:rPr>
        <w:t>)</w:t>
      </w:r>
      <w:r w:rsidRPr="006178E3">
        <w:rPr>
          <w:rFonts w:ascii="Times New Roman" w:eastAsia="Times New Roman" w:hAnsi="Times New Roman" w:cs="Times New Roman"/>
          <w:sz w:val="24"/>
          <w:szCs w:val="24"/>
        </w:rPr>
        <w:t>.</w:t>
      </w:r>
      <w:proofErr w:type="gramEnd"/>
    </w:p>
    <w:p w14:paraId="49D57C65"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examples are specifically from (Digital Transformation and Cultural Industry).</w:t>
      </w:r>
    </w:p>
    <w:p w14:paraId="1E121439"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in English.</w:t>
      </w:r>
    </w:p>
    <w:p w14:paraId="369E86E7"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Exclusion criteria:</w:t>
      </w:r>
    </w:p>
    <w:p w14:paraId="7AAA2E98"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contains duplicated content from a previously examined webpage.</w:t>
      </w:r>
    </w:p>
    <w:p w14:paraId="6DCA85E3"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n-text-based (e.g., videos, audios, or images).</w:t>
      </w:r>
    </w:p>
    <w:p w14:paraId="0D7F3B4C"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hosted on Slideshare, Quora, LinkedIn, or personal/company blogs.</w:t>
      </w:r>
    </w:p>
    <w:p w14:paraId="65128063" w14:textId="77777777" w:rsid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t in English.</w:t>
      </w:r>
    </w:p>
    <w:p w14:paraId="186827F3" w14:textId="0978314A" w:rsidR="00F40D53" w:rsidRDefault="00F40D53" w:rsidP="00F40D53">
      <w:pPr>
        <w:spacing w:before="100" w:beforeAutospacing="1" w:after="100" w:afterAutospacing="1" w:line="240" w:lineRule="auto"/>
        <w:rPr>
          <w:rFonts w:ascii="Times New Roman" w:eastAsia="Times New Roman" w:hAnsi="Times New Roman" w:cs="Times New Roman"/>
          <w:sz w:val="24"/>
          <w:szCs w:val="24"/>
        </w:rPr>
      </w:pPr>
      <w:r w:rsidRPr="00F40D53">
        <w:rPr>
          <w:rFonts w:ascii="Times New Roman" w:eastAsia="Times New Roman" w:hAnsi="Times New Roman" w:cs="Times New Roman"/>
          <w:sz w:val="24"/>
          <w:szCs w:val="24"/>
        </w:rPr>
        <w:t>This step resulted in the Search Results</w:t>
      </w:r>
      <w:r>
        <w:rPr>
          <w:rFonts w:ascii="Times New Roman" w:eastAsia="Times New Roman" w:hAnsi="Times New Roman" w:cs="Times New Roman"/>
          <w:sz w:val="24"/>
          <w:szCs w:val="24"/>
        </w:rPr>
        <w:t xml:space="preserve"> </w:t>
      </w:r>
      <w:r w:rsidRPr="00F40D53">
        <w:rPr>
          <w:rFonts w:ascii="Times New Roman" w:eastAsia="Times New Roman" w:hAnsi="Times New Roman" w:cs="Times New Roman"/>
          <w:sz w:val="24"/>
          <w:szCs w:val="24"/>
        </w:rPr>
        <w:t>Collection B which contains URLs and represents webpages.</w:t>
      </w:r>
    </w:p>
    <w:p w14:paraId="6AF37FDA" w14:textId="77777777" w:rsidR="00B0353A" w:rsidRDefault="00B0353A" w:rsidP="00F40D53">
      <w:pPr>
        <w:spacing w:before="100" w:beforeAutospacing="1" w:after="100" w:afterAutospacing="1" w:line="240" w:lineRule="auto"/>
        <w:rPr>
          <w:rFonts w:ascii="Times New Roman" w:eastAsia="Times New Roman" w:hAnsi="Times New Roman" w:cs="Times New Roman"/>
          <w:sz w:val="24"/>
          <w:szCs w:val="24"/>
        </w:rPr>
      </w:pPr>
    </w:p>
    <w:p w14:paraId="2DCD42B4" w14:textId="77777777" w:rsidR="003839FC" w:rsidRPr="00BC4DF9" w:rsidRDefault="003839FC" w:rsidP="003839FC">
      <w:pPr>
        <w:pStyle w:val="NormalWeb"/>
        <w:rPr>
          <w:b/>
          <w:bCs/>
        </w:rPr>
      </w:pPr>
      <w:r w:rsidRPr="00BC4DF9">
        <w:rPr>
          <w:b/>
          <w:bCs/>
        </w:rPr>
        <w:t xml:space="preserve">Step 5. Identify Cases from Search Results Collection B </w:t>
      </w:r>
    </w:p>
    <w:p w14:paraId="53202564" w14:textId="77777777" w:rsidR="003839FC" w:rsidRDefault="003839FC" w:rsidP="003839FC">
      <w:pPr>
        <w:pStyle w:val="NormalWeb"/>
      </w:pPr>
      <w:r>
        <w:t>I will</w:t>
      </w:r>
      <w:r>
        <w:t xml:space="preserve"> review the content of the webpages, focusing on information regarding Digital Transformation and the Cultural Industry during their DT processes. </w:t>
      </w:r>
    </w:p>
    <w:p w14:paraId="335EC969" w14:textId="77777777" w:rsidR="003839FC" w:rsidRDefault="003839FC" w:rsidP="003839FC">
      <w:pPr>
        <w:pStyle w:val="NormalWeb"/>
      </w:pPr>
      <w:r>
        <w:t xml:space="preserve">Each mention of </w:t>
      </w:r>
      <w:r>
        <w:t>(</w:t>
      </w:r>
      <w:r>
        <w:t>Digital Transformation and the Cultural Industry</w:t>
      </w:r>
      <w:r>
        <w:t>)</w:t>
      </w:r>
      <w:r>
        <w:t xml:space="preserve"> </w:t>
      </w:r>
      <w:r>
        <w:t>will be</w:t>
      </w:r>
      <w:r>
        <w:t xml:space="preserve"> considered a potential case for further analysis. </w:t>
      </w:r>
    </w:p>
    <w:p w14:paraId="77C03B85" w14:textId="77777777" w:rsidR="003839FC" w:rsidRDefault="003839FC" w:rsidP="003839FC">
      <w:pPr>
        <w:pStyle w:val="NormalWeb"/>
      </w:pPr>
      <w:r>
        <w:t xml:space="preserve">This step was relatively objective and straightforward, primarily conducted by me and the researchers at the University of Leeds who are collaborating on this project. </w:t>
      </w:r>
    </w:p>
    <w:p w14:paraId="349FDB9A" w14:textId="77777777" w:rsidR="003839FC" w:rsidRDefault="003839FC" w:rsidP="003839FC">
      <w:pPr>
        <w:pStyle w:val="NormalWeb"/>
      </w:pPr>
      <w:r>
        <w:t xml:space="preserve">In cases of uncertainty, my supervisor(s) at the University of Leeds </w:t>
      </w:r>
      <w:r>
        <w:t>will be</w:t>
      </w:r>
      <w:r>
        <w:t xml:space="preserve"> consulted. </w:t>
      </w:r>
    </w:p>
    <w:p w14:paraId="6AC47764" w14:textId="02766B05" w:rsidR="00191547" w:rsidRDefault="003839FC" w:rsidP="003839FC">
      <w:pPr>
        <w:pStyle w:val="NormalWeb"/>
      </w:pPr>
      <w:r>
        <w:t>This step resulted in the creation of Case Collection A, which includes the identified cases. The webpages will be reorganized according to these cases.</w:t>
      </w:r>
    </w:p>
    <w:p w14:paraId="13F45AE9" w14:textId="77777777" w:rsidR="00191547" w:rsidRDefault="00191547">
      <w:pPr>
        <w:rPr>
          <w:rFonts w:ascii="Times New Roman" w:eastAsia="Times New Roman" w:hAnsi="Times New Roman" w:cs="Times New Roman"/>
          <w:sz w:val="24"/>
          <w:szCs w:val="24"/>
        </w:rPr>
      </w:pPr>
      <w:r>
        <w:br w:type="page"/>
      </w:r>
    </w:p>
    <w:p w14:paraId="5ED4A830" w14:textId="77777777" w:rsidR="00173DAD" w:rsidRPr="00173DAD" w:rsidRDefault="00173DAD" w:rsidP="00173DAD">
      <w:pPr>
        <w:pStyle w:val="NormalWeb"/>
        <w:rPr>
          <w:b/>
          <w:bCs/>
        </w:rPr>
      </w:pPr>
      <w:r w:rsidRPr="00173DAD">
        <w:rPr>
          <w:b/>
          <w:bCs/>
        </w:rPr>
        <w:t>Step 6. Apply Quality Assurance Criteria to Case Collection A</w:t>
      </w:r>
    </w:p>
    <w:p w14:paraId="1F4529C2" w14:textId="77777777" w:rsidR="00173DAD" w:rsidRDefault="00173DAD" w:rsidP="00173DAD">
      <w:pPr>
        <w:pStyle w:val="NormalWeb"/>
        <w:jc w:val="both"/>
      </w:pPr>
      <w:proofErr w:type="gramStart"/>
      <w:r>
        <w:t>In order to</w:t>
      </w:r>
      <w:proofErr w:type="gramEnd"/>
      <w:r>
        <w:t xml:space="preserve"> ensure that we possess sufficient and adequate data for further analysis, we will assess the quality of the data in Case Collection A using the following criteria:</w:t>
      </w:r>
    </w:p>
    <w:p w14:paraId="0F1C603B" w14:textId="0B3C8C79" w:rsidR="00173DAD" w:rsidRDefault="00173DAD" w:rsidP="00173DAD">
      <w:pPr>
        <w:pStyle w:val="NormalWeb"/>
        <w:numPr>
          <w:ilvl w:val="0"/>
          <w:numId w:val="57"/>
        </w:numPr>
        <w:jc w:val="both"/>
      </w:pPr>
      <w:r>
        <w:t xml:space="preserve">Can the data regarding a case involving </w:t>
      </w:r>
      <w:r>
        <w:t>(</w:t>
      </w:r>
      <w:r>
        <w:t>Digital Transformation Cultural Industry</w:t>
      </w:r>
      <w:r>
        <w:t>)</w:t>
      </w:r>
      <w:r>
        <w:t xml:space="preserve"> enable researchers to reconstruct the narrative of [(Challenges) OR (Opportunities)] concerning what the Cultural Industry focused on before and after the Digital Transformation, and why the Cultural Industry underwent this transformation?</w:t>
      </w:r>
      <w:r>
        <w:tab/>
      </w:r>
      <w:r>
        <w:br/>
      </w:r>
    </w:p>
    <w:p w14:paraId="61C931D1" w14:textId="77777777" w:rsidR="00173DAD" w:rsidRDefault="00173DAD" w:rsidP="00173DAD">
      <w:pPr>
        <w:pStyle w:val="NormalWeb"/>
        <w:numPr>
          <w:ilvl w:val="0"/>
          <w:numId w:val="57"/>
        </w:numPr>
        <w:jc w:val="both"/>
      </w:pPr>
      <w:r>
        <w:t>Do researchers need to engage in excessive speculation to understand the nature of the Digital Transformation for the Cultural Industry and the factors that triggered it?</w:t>
      </w:r>
    </w:p>
    <w:p w14:paraId="7E8910D0" w14:textId="77777777" w:rsidR="00173DAD" w:rsidRDefault="00173DAD" w:rsidP="00173DAD">
      <w:pPr>
        <w:pStyle w:val="NormalWeb"/>
        <w:jc w:val="both"/>
      </w:pPr>
      <w: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p>
    <w:p w14:paraId="597E1C86" w14:textId="77777777" w:rsidR="00191547" w:rsidRDefault="00191547" w:rsidP="00191547">
      <w:pPr>
        <w:pStyle w:val="NormalWeb"/>
      </w:pPr>
    </w:p>
    <w:p w14:paraId="308EB2C3" w14:textId="4B23B619" w:rsidR="009F69A9" w:rsidRDefault="009F69A9" w:rsidP="00E71353">
      <w:pPr>
        <w:pStyle w:val="Heading2"/>
        <w:rPr>
          <w:rFonts w:eastAsia="Times New Roman"/>
        </w:rPr>
      </w:pPr>
      <w:r w:rsidRPr="009F69A9">
        <w:rPr>
          <w:rFonts w:eastAsia="Times New Roman"/>
        </w:rPr>
        <w:t>Data Analysis</w:t>
      </w:r>
      <w:r w:rsidR="003B2EEA">
        <w:rPr>
          <w:rFonts w:eastAsia="Times New Roman"/>
        </w:rPr>
        <w:t xml:space="preserve"> Steps</w:t>
      </w:r>
    </w:p>
    <w:p w14:paraId="6F616214"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b/>
          <w:bCs/>
          <w:sz w:val="24"/>
          <w:szCs w:val="24"/>
        </w:rPr>
      </w:pPr>
      <w:r w:rsidRPr="0039330C">
        <w:rPr>
          <w:rFonts w:ascii="Times New Roman" w:eastAsia="Times New Roman" w:hAnsi="Times New Roman" w:cs="Times New Roman"/>
          <w:b/>
          <w:bCs/>
          <w:sz w:val="24"/>
          <w:szCs w:val="24"/>
        </w:rPr>
        <w:t>Step 7. Extract Relevant Data from Case Collection B</w:t>
      </w:r>
    </w:p>
    <w:p w14:paraId="05FC8B16"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r each case involving Digital Transformation and the Cultural Industry in Case Collection B, we sought the following information:</w:t>
      </w:r>
    </w:p>
    <w:p w14:paraId="44707B2C"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b/>
          <w:bCs/>
          <w:sz w:val="24"/>
          <w:szCs w:val="24"/>
        </w:rPr>
        <w:t>Background Information:</w:t>
      </w:r>
    </w:p>
    <w:p w14:paraId="2A3218F5"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Name of the Industry</w:t>
      </w:r>
    </w:p>
    <w:p w14:paraId="5EF43DE7"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Location of the Industry</w:t>
      </w:r>
    </w:p>
    <w:p w14:paraId="5AF7AB05"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unding Year and/or First Product Release Date</w:t>
      </w:r>
    </w:p>
    <w:p w14:paraId="6A68D26E"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Business Domain</w:t>
      </w:r>
    </w:p>
    <w:p w14:paraId="525DAA37"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Before the Digital Transformation</w:t>
      </w:r>
    </w:p>
    <w:p w14:paraId="6E57DB2A"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After the Digital Transformation</w:t>
      </w:r>
    </w:p>
    <w:p w14:paraId="3B7FDCA2"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Description and Explanation of How and Why the Cultural Industry Shifted to Digital Transformation</w:t>
      </w:r>
    </w:p>
    <w:p w14:paraId="63E2C285" w14:textId="77777777" w:rsidR="00B84344" w:rsidRPr="00B84344" w:rsidRDefault="00B84344" w:rsidP="00B84344">
      <w:pPr>
        <w:pStyle w:val="NormalWeb"/>
        <w:rPr>
          <w:b/>
          <w:bCs/>
        </w:rPr>
      </w:pPr>
      <w:r w:rsidRPr="00B84344">
        <w:rPr>
          <w:rFonts w:ascii="Aptos" w:hAnsi="Aptos"/>
          <w:b/>
          <w:bCs/>
          <w:color w:val="222222"/>
        </w:rPr>
        <w:t xml:space="preserve"> </w:t>
      </w:r>
      <w:r w:rsidRPr="00B84344">
        <w:rPr>
          <w:b/>
          <w:bCs/>
        </w:rPr>
        <w:t>Step 8. Coding the Data to Identify DT Types and Triggering Factors</w:t>
      </w:r>
    </w:p>
    <w:p w14:paraId="0D4D636D" w14:textId="77777777" w:rsidR="00B84344" w:rsidRDefault="00B84344" w:rsidP="002931DB">
      <w:pPr>
        <w:pStyle w:val="NormalWeb"/>
        <w:jc w:val="both"/>
      </w:pPr>
      <w: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Default="00B84344" w:rsidP="002931DB">
      <w:pPr>
        <w:pStyle w:val="NormalWeb"/>
        <w:jc w:val="both"/>
      </w:pPr>
      <w: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Default="00B84344" w:rsidP="002931DB">
      <w:pPr>
        <w:pStyle w:val="NormalWeb"/>
        <w:jc w:val="both"/>
      </w:pPr>
      <w:r>
        <w:t xml:space="preserve">This step will result in the identification of DT Cultural Industry types and their respective </w:t>
      </w:r>
      <w:r>
        <w:t>(</w:t>
      </w:r>
      <w:r>
        <w:t>Challenges or Opportunities</w:t>
      </w:r>
      <w:r>
        <w:t xml:space="preserve">) </w:t>
      </w:r>
      <w:r>
        <w:t>triggering factors.</w:t>
      </w:r>
    </w:p>
    <w:p w14:paraId="2BF59399" w14:textId="77777777" w:rsidR="002D0D16" w:rsidRPr="002D0D16" w:rsidRDefault="002D0D16" w:rsidP="002D0D16">
      <w:pPr>
        <w:pStyle w:val="NormalWeb"/>
        <w:rPr>
          <w:b/>
          <w:bCs/>
        </w:rPr>
      </w:pPr>
      <w:r w:rsidRPr="002D0D16">
        <w:rPr>
          <w:b/>
          <w:bCs/>
        </w:rPr>
        <w:t>Step 9. Group DT Cultural Industry Types and Triggering Factors</w:t>
      </w:r>
    </w:p>
    <w:p w14:paraId="072C23B6" w14:textId="77777777" w:rsidR="002D0D16" w:rsidRDefault="002D0D16" w:rsidP="002931DB">
      <w:pPr>
        <w:pStyle w:val="NormalWeb"/>
        <w:jc w:val="both"/>
      </w:pPr>
      <w: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7" w:name="outline-of-contribution"/>
      <w:bookmarkEnd w:id="16"/>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w:t>
      </w:r>
      <w:proofErr w:type="gramStart"/>
      <w:r>
        <w:t>exemplar</w:t>
      </w:r>
      <w:proofErr w:type="gramEnd"/>
      <w:r>
        <w:t xml:space="preserve">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8" w:name="challenges"/>
      <w:r>
        <w:t>Challenges</w:t>
      </w:r>
    </w:p>
    <w:p w14:paraId="3EDECE64" w14:textId="2F7EFF90"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4A0AA99" w14:textId="58734698"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22BD6203" w14:textId="01FA4013"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 xml:space="preserve">. </w:t>
      </w:r>
    </w:p>
    <w:p w14:paraId="5665C9EE" w14:textId="164971F6"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1A009C2F" w14:textId="77777777" w:rsidR="00CA6B64" w:rsidRDefault="00CA6B64" w:rsidP="00CA6B64">
      <w:pPr>
        <w:pStyle w:val="Heading2"/>
      </w:pPr>
      <w:bookmarkStart w:id="19" w:name="opportunities"/>
      <w:bookmarkEnd w:id="18"/>
      <w:r>
        <w:t>Opportunities</w:t>
      </w:r>
    </w:p>
    <w:p w14:paraId="2474800E" w14:textId="7055F0BD"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24616FC8" w14:textId="104ECD2D"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p>
    <w:p w14:paraId="490A0533" w14:textId="5F1D9878"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w:t>
      </w:r>
    </w:p>
    <w:p w14:paraId="2076628D" w14:textId="04EF2B9A"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bookmarkEnd w:id="19"/>
    <w:p w14:paraId="78AF79B6" w14:textId="77777777" w:rsidR="00CA6B64" w:rsidRDefault="00CA6B64" w:rsidP="00CA6B64">
      <w:pPr>
        <w:pStyle w:val="Heading2"/>
      </w:pPr>
      <w:r>
        <w:t>Strategies for Success</w:t>
      </w:r>
    </w:p>
    <w:p w14:paraId="7EDD27AF" w14:textId="40E459A2"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5486C6C" w14:textId="12DF1243"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46742AD9" w14:textId="413368CB"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719CA8D6" w14:textId="76598FA3"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rsidR="00C84404">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fldChar w:fldCharType="separate"/>
      </w:r>
      <w:r w:rsidR="00C84404" w:rsidRPr="00C84404">
        <w:rPr>
          <w:noProof/>
        </w:rPr>
        <w:t>[22]</w:t>
      </w:r>
      <w:r>
        <w:fldChar w:fldCharType="end"/>
      </w:r>
      <w:r>
        <w:t>.</w:t>
      </w:r>
    </w:p>
    <w:p w14:paraId="22060A10" w14:textId="77777777" w:rsidR="00CA6B64" w:rsidRDefault="00CA6B64" w:rsidP="00CA6B6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7E98C258" w14:textId="6C467D82" w:rsidR="00EA1D11" w:rsidRDefault="00EA1D11">
      <w:r>
        <w:br w:type="page"/>
      </w:r>
    </w:p>
    <w:p w14:paraId="0BAE7449" w14:textId="3CE5F0BF" w:rsidR="00186CAE" w:rsidRPr="00685F63" w:rsidRDefault="004E3860" w:rsidP="00186CAE">
      <w:pPr>
        <w:pStyle w:val="Heading1"/>
        <w:spacing w:before="0" w:after="0"/>
      </w:pPr>
      <w:bookmarkStart w:id="20" w:name="Most_critical_hardware_startup_failure_f"/>
      <w:bookmarkEnd w:id="20"/>
      <w:r>
        <w:t>limitations</w:t>
      </w:r>
    </w:p>
    <w:p w14:paraId="5B2FC6FA" w14:textId="536878A1" w:rsidR="00072666" w:rsidRDefault="00072666" w:rsidP="00EA1D11">
      <w:pPr>
        <w:spacing w:after="0" w:line="240" w:lineRule="auto"/>
        <w:jc w:val="both"/>
        <w:rPr>
          <w:rFonts w:ascii="Times New Roman" w:eastAsia="Times New Roman" w:hAnsi="Symbol" w:cs="Times New Roman"/>
          <w:sz w:val="24"/>
          <w:szCs w:val="24"/>
        </w:rPr>
      </w:pPr>
      <w: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Default="000F7654" w:rsidP="00072666"/>
    <w:p w14:paraId="0930B29D" w14:textId="4CC2CCB9" w:rsidR="00072666" w:rsidRPr="00072666" w:rsidRDefault="00072666" w:rsidP="00072666">
      <w:r w:rsidRPr="00072666">
        <w:t xml:space="preserve">1. </w:t>
      </w:r>
      <w:r w:rsidRPr="00072666">
        <w:rPr>
          <w:rStyle w:val="Strong"/>
        </w:rPr>
        <w:t>Data Availability and Quality</w:t>
      </w:r>
    </w:p>
    <w:p w14:paraId="2C40F79E" w14:textId="77777777" w:rsidR="00072666" w:rsidRDefault="00072666" w:rsidP="00072666">
      <w:pPr>
        <w:numPr>
          <w:ilvl w:val="0"/>
          <w:numId w:val="42"/>
        </w:numPr>
        <w:spacing w:before="100" w:beforeAutospacing="1" w:after="100" w:afterAutospacing="1" w:line="240" w:lineRule="auto"/>
      </w:pPr>
      <w:r>
        <w:rPr>
          <w:rStyle w:val="Strong"/>
        </w:rPr>
        <w:t>Access to Comprehensive Data:</w:t>
      </w:r>
      <w:r>
        <w:t xml:space="preserve"> Gaining access to detailed financial and operational data from cultural organizations may be challenging due to confidentiality concerns.</w:t>
      </w:r>
    </w:p>
    <w:p w14:paraId="53684648" w14:textId="77777777" w:rsidR="00072666" w:rsidRDefault="00072666" w:rsidP="00072666">
      <w:pPr>
        <w:numPr>
          <w:ilvl w:val="0"/>
          <w:numId w:val="42"/>
        </w:numPr>
        <w:spacing w:before="100" w:beforeAutospacing="1" w:after="100" w:afterAutospacing="1" w:line="240" w:lineRule="auto"/>
      </w:pPr>
      <w:r>
        <w:rPr>
          <w:rStyle w:val="Strong"/>
        </w:rPr>
        <w:t>Data Completeness:</w:t>
      </w:r>
      <w:r>
        <w:t xml:space="preserve"> There may be gaps or inconsistencies in the available data, especially in secondary sources.</w:t>
      </w:r>
    </w:p>
    <w:p w14:paraId="625D28D9" w14:textId="77777777" w:rsidR="00072666" w:rsidRDefault="00072666" w:rsidP="00072666">
      <w:pPr>
        <w:numPr>
          <w:ilvl w:val="0"/>
          <w:numId w:val="42"/>
        </w:numPr>
        <w:spacing w:before="100" w:beforeAutospacing="1" w:after="100" w:afterAutospacing="1" w:line="240" w:lineRule="auto"/>
      </w:pPr>
      <w:r>
        <w:rPr>
          <w:rStyle w:val="Strong"/>
        </w:rPr>
        <w:t>Bias in Data Collection:</w:t>
      </w:r>
      <w:r>
        <w:t xml:space="preserve"> Data collected from surveys and interviews may be subject to response bias, where participants provide socially desirable answers.</w:t>
      </w:r>
    </w:p>
    <w:p w14:paraId="2AF4EDDE" w14:textId="77777777" w:rsidR="00072666" w:rsidRPr="00072666" w:rsidRDefault="00072666" w:rsidP="00072666">
      <w:r w:rsidRPr="00072666">
        <w:t xml:space="preserve">2. </w:t>
      </w:r>
      <w:r w:rsidRPr="00072666">
        <w:rPr>
          <w:rStyle w:val="Strong"/>
        </w:rPr>
        <w:t>Scope and Generalizability</w:t>
      </w:r>
    </w:p>
    <w:p w14:paraId="115619BE" w14:textId="77777777" w:rsidR="00072666" w:rsidRDefault="00072666" w:rsidP="00072666">
      <w:pPr>
        <w:numPr>
          <w:ilvl w:val="0"/>
          <w:numId w:val="43"/>
        </w:numPr>
        <w:spacing w:before="100" w:beforeAutospacing="1" w:after="100" w:afterAutospacing="1" w:line="240" w:lineRule="auto"/>
      </w:pPr>
      <w:r>
        <w:rPr>
          <w:rStyle w:val="Strong"/>
        </w:rPr>
        <w:t>Sample Size and Diversity:</w:t>
      </w:r>
      <w:r>
        <w:t xml:space="preserve"> The number and diversity of cultural organizations included in the study may limit the generalizability of the findings to the entire cultural industry.</w:t>
      </w:r>
    </w:p>
    <w:p w14:paraId="2F265B6D" w14:textId="77777777" w:rsidR="00072666" w:rsidRDefault="00072666" w:rsidP="00072666">
      <w:pPr>
        <w:numPr>
          <w:ilvl w:val="0"/>
          <w:numId w:val="43"/>
        </w:numPr>
        <w:spacing w:before="100" w:beforeAutospacing="1" w:after="100" w:afterAutospacing="1" w:line="240" w:lineRule="auto"/>
      </w:pPr>
      <w:r>
        <w:rPr>
          <w:rStyle w:val="Strong"/>
        </w:rPr>
        <w:t>Geographical Limitations:</w:t>
      </w:r>
      <w:r>
        <w:t xml:space="preserve"> The study may focus on cultural organizations in specific regions, which may not represent global trends.</w:t>
      </w:r>
    </w:p>
    <w:p w14:paraId="6D8E306C" w14:textId="77777777" w:rsidR="00072666" w:rsidRPr="00072666" w:rsidRDefault="00072666" w:rsidP="00072666">
      <w:r w:rsidRPr="00072666">
        <w:t xml:space="preserve">3. </w:t>
      </w:r>
      <w:r w:rsidRPr="00072666">
        <w:rPr>
          <w:rStyle w:val="Strong"/>
        </w:rPr>
        <w:t>Methodological Constraints</w:t>
      </w:r>
    </w:p>
    <w:p w14:paraId="02E4988C" w14:textId="77777777" w:rsidR="00072666" w:rsidRDefault="00072666" w:rsidP="00072666">
      <w:pPr>
        <w:numPr>
          <w:ilvl w:val="0"/>
          <w:numId w:val="44"/>
        </w:numPr>
        <w:spacing w:before="100" w:beforeAutospacing="1" w:after="100" w:afterAutospacing="1" w:line="240" w:lineRule="auto"/>
      </w:pPr>
      <w:r>
        <w:rPr>
          <w:rStyle w:val="Strong"/>
        </w:rPr>
        <w:t>Mixed-Methods Challenges:</w:t>
      </w:r>
      <w:r>
        <w:t xml:space="preserve"> Integrating quantitative and qualitative data can be complex and may lead to challenges in synthesizing findings.</w:t>
      </w:r>
    </w:p>
    <w:p w14:paraId="16BCE956" w14:textId="77777777" w:rsidR="00072666" w:rsidRDefault="00072666" w:rsidP="00072666">
      <w:pPr>
        <w:numPr>
          <w:ilvl w:val="0"/>
          <w:numId w:val="44"/>
        </w:numPr>
        <w:spacing w:before="100" w:beforeAutospacing="1" w:after="100" w:afterAutospacing="1" w:line="240" w:lineRule="auto"/>
      </w:pPr>
      <w:r>
        <w:rPr>
          <w:rStyle w:val="Strong"/>
        </w:rPr>
        <w:t>Temporal Limitations:</w:t>
      </w:r>
      <w:r>
        <w:t xml:space="preserve"> The research may not fully capture the long-term impacts of digital transformation, focusing instead on more immediate effects.</w:t>
      </w:r>
    </w:p>
    <w:p w14:paraId="68503DBE" w14:textId="77777777" w:rsidR="00072666" w:rsidRPr="00072666" w:rsidRDefault="00072666" w:rsidP="00072666">
      <w:r w:rsidRPr="00072666">
        <w:t xml:space="preserve">4. </w:t>
      </w:r>
      <w:r w:rsidRPr="00072666">
        <w:rPr>
          <w:rStyle w:val="Strong"/>
        </w:rPr>
        <w:t>Technological Evolution</w:t>
      </w:r>
    </w:p>
    <w:p w14:paraId="695D8706" w14:textId="77777777" w:rsidR="00072666" w:rsidRDefault="00072666" w:rsidP="00072666">
      <w:pPr>
        <w:numPr>
          <w:ilvl w:val="0"/>
          <w:numId w:val="45"/>
        </w:numPr>
        <w:spacing w:before="100" w:beforeAutospacing="1" w:after="100" w:afterAutospacing="1" w:line="240" w:lineRule="auto"/>
      </w:pPr>
      <w:r>
        <w:rPr>
          <w:rStyle w:val="Strong"/>
        </w:rPr>
        <w:t>Rapid Technological Changes:</w:t>
      </w:r>
      <w:r>
        <w:t xml:space="preserve"> The fast pace of technological advancement means that the findings may quickly become outdated as new technologies emerge.</w:t>
      </w:r>
    </w:p>
    <w:p w14:paraId="4411EBB0" w14:textId="77777777" w:rsidR="00072666" w:rsidRDefault="00072666" w:rsidP="00072666">
      <w:pPr>
        <w:numPr>
          <w:ilvl w:val="0"/>
          <w:numId w:val="45"/>
        </w:numPr>
        <w:spacing w:before="100" w:beforeAutospacing="1" w:after="100" w:afterAutospacing="1" w:line="240" w:lineRule="auto"/>
      </w:pPr>
      <w:r>
        <w:rPr>
          <w:rStyle w:val="Strong"/>
        </w:rPr>
        <w:t>Variation in Technology Adoption:</w:t>
      </w:r>
      <w:r>
        <w:t xml:space="preserve"> Different cultural organizations may adopt digital technologies at varying rates, leading to a wide range of impacts that are difficult to standardize.</w:t>
      </w:r>
    </w:p>
    <w:p w14:paraId="7E8B9819" w14:textId="77777777" w:rsidR="00072666" w:rsidRPr="00072666" w:rsidRDefault="00072666" w:rsidP="00072666">
      <w:r w:rsidRPr="00072666">
        <w:t xml:space="preserve">5. </w:t>
      </w:r>
      <w:r w:rsidRPr="00072666">
        <w:rPr>
          <w:rStyle w:val="Strong"/>
        </w:rPr>
        <w:t>Organizational and Cultural Differences</w:t>
      </w:r>
    </w:p>
    <w:p w14:paraId="4C56FD21" w14:textId="77777777" w:rsidR="00072666" w:rsidRDefault="00072666" w:rsidP="00072666">
      <w:pPr>
        <w:numPr>
          <w:ilvl w:val="0"/>
          <w:numId w:val="46"/>
        </w:numPr>
        <w:spacing w:before="100" w:beforeAutospacing="1" w:after="100" w:afterAutospacing="1" w:line="240" w:lineRule="auto"/>
      </w:pPr>
      <w:r>
        <w:rPr>
          <w:rStyle w:val="Strong"/>
        </w:rPr>
        <w:t>Heterogeneity of Cultural Organizations:</w:t>
      </w:r>
      <w:r>
        <w:t xml:space="preserve"> The cultural industry is diverse, encompassing various sectors (e.g., museums, performing arts, literature), which may experience digital transformation differently.</w:t>
      </w:r>
    </w:p>
    <w:p w14:paraId="5BF27E76" w14:textId="4ECBFE66" w:rsidR="000F7654" w:rsidRDefault="00072666" w:rsidP="000F7654">
      <w:pPr>
        <w:numPr>
          <w:ilvl w:val="0"/>
          <w:numId w:val="46"/>
        </w:numPr>
        <w:spacing w:before="100" w:beforeAutospacing="1" w:after="100" w:afterAutospacing="1" w:line="240" w:lineRule="auto"/>
      </w:pPr>
      <w:r>
        <w:rPr>
          <w:rStyle w:val="Strong"/>
        </w:rPr>
        <w:t>Resistance to Change:</w:t>
      </w:r>
      <w:r>
        <w:t xml:space="preserve"> Some organizations may resist digital transformation due to cultural or organizational inertia, impacting the study’s findings.</w:t>
      </w:r>
    </w:p>
    <w:p w14:paraId="02EB5BEF" w14:textId="77777777" w:rsidR="000F7654" w:rsidRDefault="000F7654">
      <w:r>
        <w:br w:type="page"/>
      </w:r>
    </w:p>
    <w:p w14:paraId="009BBD89" w14:textId="77777777" w:rsidR="00072666" w:rsidRPr="00072666" w:rsidRDefault="00072666" w:rsidP="00072666">
      <w:r w:rsidRPr="00072666">
        <w:t xml:space="preserve">6. </w:t>
      </w:r>
      <w:r w:rsidRPr="00072666">
        <w:rPr>
          <w:rStyle w:val="Strong"/>
        </w:rPr>
        <w:t>External Factors</w:t>
      </w:r>
    </w:p>
    <w:p w14:paraId="71C2F1BB" w14:textId="77777777" w:rsidR="00072666" w:rsidRDefault="00072666" w:rsidP="00072666">
      <w:pPr>
        <w:numPr>
          <w:ilvl w:val="0"/>
          <w:numId w:val="47"/>
        </w:numPr>
        <w:spacing w:before="100" w:beforeAutospacing="1" w:after="100" w:afterAutospacing="1" w:line="240" w:lineRule="auto"/>
      </w:pPr>
      <w:r>
        <w:rPr>
          <w:rStyle w:val="Strong"/>
        </w:rPr>
        <w:t>Regulatory Environment:</w:t>
      </w:r>
      <w:r>
        <w:t xml:space="preserve"> Changes in regulatory frameworks, intellectual property laws, and government policies can influence the impact of digital transformation on the cultural industry.</w:t>
      </w:r>
    </w:p>
    <w:p w14:paraId="5EC07F48" w14:textId="77777777" w:rsidR="00072666" w:rsidRDefault="00072666" w:rsidP="00072666">
      <w:pPr>
        <w:numPr>
          <w:ilvl w:val="0"/>
          <w:numId w:val="47"/>
        </w:numPr>
        <w:spacing w:before="100" w:beforeAutospacing="1" w:after="100" w:afterAutospacing="1" w:line="240" w:lineRule="auto"/>
      </w:pPr>
      <w:r>
        <w:rPr>
          <w:rStyle w:val="Strong"/>
        </w:rPr>
        <w:t>Economic Conditions:</w:t>
      </w:r>
      <w:r>
        <w:t xml:space="preserve"> Economic downturns or financial constraints may affect the ability of cultural organizations to invest in digital technologies.</w:t>
      </w:r>
    </w:p>
    <w:p w14:paraId="19DFC533" w14:textId="77777777" w:rsidR="00072666" w:rsidRPr="00072666" w:rsidRDefault="00072666" w:rsidP="00072666">
      <w:r w:rsidRPr="00072666">
        <w:t xml:space="preserve">7. </w:t>
      </w:r>
      <w:r w:rsidRPr="00072666">
        <w:rPr>
          <w:rStyle w:val="Strong"/>
        </w:rPr>
        <w:t>Ethical Considerations</w:t>
      </w:r>
    </w:p>
    <w:p w14:paraId="389CF96A" w14:textId="77777777" w:rsidR="00072666" w:rsidRDefault="00072666" w:rsidP="00072666">
      <w:pPr>
        <w:numPr>
          <w:ilvl w:val="0"/>
          <w:numId w:val="48"/>
        </w:numPr>
        <w:spacing w:before="100" w:beforeAutospacing="1" w:after="100" w:afterAutospacing="1" w:line="240" w:lineRule="auto"/>
      </w:pPr>
      <w:r>
        <w:rPr>
          <w:rStyle w:val="Strong"/>
        </w:rPr>
        <w:t>Privacy and Confidentiality:</w:t>
      </w:r>
      <w:r>
        <w:t xml:space="preserve"> Ensuring the confidentiality and ethical use of data collected from cultural organizations and individuals can limit the scope of data available for analysis.</w:t>
      </w:r>
    </w:p>
    <w:p w14:paraId="791920B6" w14:textId="77777777" w:rsidR="00072666" w:rsidRDefault="00072666" w:rsidP="00072666">
      <w:pPr>
        <w:numPr>
          <w:ilvl w:val="0"/>
          <w:numId w:val="48"/>
        </w:numPr>
        <w:spacing w:before="100" w:beforeAutospacing="1" w:after="100" w:afterAutospacing="1" w:line="240" w:lineRule="auto"/>
      </w:pPr>
      <w:r>
        <w:rPr>
          <w:rStyle w:val="Strong"/>
        </w:rPr>
        <w:t>Bias in Case Studies:</w:t>
      </w:r>
      <w:r>
        <w:t xml:space="preserve"> Selecting case studies may introduce selection bias, affecting the generalizability of the findings.</w:t>
      </w:r>
    </w:p>
    <w:p w14:paraId="5408D1B7" w14:textId="77777777" w:rsidR="00072666" w:rsidRPr="00072666" w:rsidRDefault="00072666" w:rsidP="00072666">
      <w:r w:rsidRPr="00072666">
        <w:t xml:space="preserve">8. </w:t>
      </w:r>
      <w:r w:rsidRPr="00072666">
        <w:rPr>
          <w:rStyle w:val="Strong"/>
        </w:rPr>
        <w:t>Conceptual and Theoretical Limitations</w:t>
      </w:r>
    </w:p>
    <w:p w14:paraId="71622D06" w14:textId="77777777" w:rsidR="00072666" w:rsidRDefault="00072666" w:rsidP="00072666">
      <w:pPr>
        <w:numPr>
          <w:ilvl w:val="0"/>
          <w:numId w:val="49"/>
        </w:numPr>
        <w:spacing w:before="100" w:beforeAutospacing="1" w:after="100" w:afterAutospacing="1" w:line="240" w:lineRule="auto"/>
      </w:pPr>
      <w:r>
        <w:rPr>
          <w:rStyle w:val="Strong"/>
        </w:rPr>
        <w:t>Defining Digital Transformation:</w:t>
      </w:r>
      <w:r>
        <w:t xml:space="preserve"> The concept of digital transformation is broad and may be interpreted differently by various stakeholders, leading to challenges in defining and measuring its impact consistently.</w:t>
      </w:r>
    </w:p>
    <w:p w14:paraId="5E662D53" w14:textId="77777777" w:rsidR="00072666" w:rsidRDefault="00072666" w:rsidP="00072666">
      <w:pPr>
        <w:numPr>
          <w:ilvl w:val="0"/>
          <w:numId w:val="49"/>
        </w:numPr>
        <w:spacing w:before="100" w:beforeAutospacing="1" w:after="100" w:afterAutospacing="1" w:line="240" w:lineRule="auto"/>
      </w:pPr>
      <w:r>
        <w:rPr>
          <w:rStyle w:val="Strong"/>
        </w:rPr>
        <w:t>Performance Metrics:</w:t>
      </w:r>
      <w:r>
        <w:t xml:space="preserve"> Identifying and measuring the right performance metrics that accurately reflect the impact of digital transformation can be challenging.</w:t>
      </w:r>
    </w:p>
    <w:p w14:paraId="0DF0CFF8" w14:textId="75D0667F" w:rsidR="00072666" w:rsidRDefault="00903745" w:rsidP="00072666">
      <w:pPr>
        <w:spacing w:after="0" w:line="240" w:lineRule="auto"/>
        <w:rPr>
          <w:rFonts w:asciiTheme="majorBidi" w:hAnsiTheme="majorBidi" w:cstheme="majorBidi"/>
          <w:b/>
          <w:bCs/>
          <w:sz w:val="24"/>
          <w:szCs w:val="24"/>
        </w:rPr>
      </w:pPr>
      <w:r w:rsidRPr="00903745">
        <w:rPr>
          <w:rFonts w:asciiTheme="majorBidi" w:hAnsiTheme="majorBidi" w:cstheme="majorBidi"/>
          <w:b/>
          <w:bCs/>
          <w:sz w:val="24"/>
          <w:szCs w:val="24"/>
        </w:rPr>
        <w:t>Summary of Limitations</w:t>
      </w:r>
    </w:p>
    <w:p w14:paraId="23606A98" w14:textId="77777777" w:rsidR="000F7654" w:rsidRPr="00903745" w:rsidRDefault="000F7654" w:rsidP="00072666">
      <w:pPr>
        <w:spacing w:after="0" w:line="240" w:lineRule="auto"/>
        <w:rPr>
          <w:rFonts w:asciiTheme="majorBidi" w:eastAsia="Times New Roman" w:hAnsiTheme="majorBidi" w:cstheme="majorBidi"/>
          <w:b/>
          <w:bCs/>
          <w:sz w:val="24"/>
          <w:szCs w:val="24"/>
        </w:rPr>
      </w:pPr>
    </w:p>
    <w:p w14:paraId="0B4F2152"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Data Availability and Quality:</w:t>
      </w:r>
      <w:r w:rsidRPr="0090374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072666">
        <w:rPr>
          <w:rFonts w:asciiTheme="majorBidi" w:eastAsia="Times New Roman" w:hAnsiTheme="majorBidi" w:cstheme="majorBidi"/>
          <w:b/>
          <w:bCs/>
          <w:sz w:val="24"/>
          <w:szCs w:val="24"/>
        </w:rPr>
        <w:t>Scope and Generalizability:</w:t>
      </w:r>
      <w:r w:rsidRPr="00072666">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Methodological Constraints:</w:t>
      </w:r>
      <w:r w:rsidRPr="0090374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Technological Evolution:</w:t>
      </w:r>
      <w:r w:rsidRPr="0090374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Organizational and Cultural Differences:</w:t>
      </w:r>
      <w:r w:rsidRPr="0090374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xternal Factors:</w:t>
      </w:r>
      <w:r w:rsidRPr="00903745">
        <w:rPr>
          <w:rFonts w:asciiTheme="majorBidi" w:eastAsia="Times New Roman" w:hAnsiTheme="majorBidi" w:cstheme="majorBidi"/>
          <w:sz w:val="24"/>
          <w:szCs w:val="24"/>
        </w:rPr>
        <w:t xml:space="preserve"> Influence of regulatory, economic, and policy changes.</w:t>
      </w:r>
    </w:p>
    <w:p w14:paraId="4AEF66D4"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thical Considerations:</w:t>
      </w:r>
      <w:r w:rsidRPr="0090374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Conceptual and Theoretical Limitations:</w:t>
      </w:r>
      <w:r w:rsidRPr="00903745">
        <w:rPr>
          <w:rFonts w:asciiTheme="majorBidi" w:eastAsia="Times New Roman" w:hAnsiTheme="majorBidi" w:cstheme="majorBidi"/>
          <w:sz w:val="24"/>
          <w:szCs w:val="24"/>
        </w:rPr>
        <w:t xml:space="preserve"> Broad interpretations of digital transformation and challenges in defining performance metrics.</w:t>
      </w:r>
    </w:p>
    <w:p w14:paraId="7C81AA22" w14:textId="77777777" w:rsidR="000F7654" w:rsidRDefault="000F7654">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4F9DE904" w14:textId="77777777" w:rsidR="00A64BB7" w:rsidRDefault="00A64BB7" w:rsidP="00A64BB7">
      <w:pPr>
        <w:pStyle w:val="Heading1"/>
      </w:pPr>
      <w:r>
        <w:t>Timescale for Research Project on Digital Transformation in the Cultural Industry</w:t>
      </w:r>
    </w:p>
    <w:p w14:paraId="78010E40" w14:textId="77777777" w:rsidR="00A64BB7" w:rsidRDefault="00A64BB7" w:rsidP="00A64BB7">
      <w:pPr>
        <w:pStyle w:val="NormalWeb"/>
        <w:jc w:val="both"/>
      </w:pPr>
      <w:r>
        <w:t>This timescale ensures a structured approach to this research, with clear milestones and strategies to overcome potential challenges, demonstrating to supervisors that the project is both achievable and well-planned.</w:t>
      </w:r>
    </w:p>
    <w:p w14:paraId="5B8C983F" w14:textId="77777777" w:rsidR="00A64BB7" w:rsidRDefault="00A64BB7" w:rsidP="00A64BB7">
      <w:pPr>
        <w:pStyle w:val="Heading2"/>
      </w:pPr>
      <w:r>
        <w:t>Year 1: Literature Review and Initial Data Collection</w:t>
      </w:r>
    </w:p>
    <w:p w14:paraId="3BB9916A" w14:textId="77777777" w:rsidR="00A64BB7" w:rsidRDefault="00A64BB7" w:rsidP="00A64BB7">
      <w:pPr>
        <w:pStyle w:val="NormalWeb"/>
      </w:pPr>
      <w:r>
        <w:rPr>
          <w:rStyle w:val="Strong"/>
          <w:rFonts w:eastAsiaTheme="majorEastAsia"/>
        </w:rPr>
        <w:t>Milestones:</w:t>
      </w:r>
    </w:p>
    <w:p w14:paraId="590C51E5" w14:textId="77777777" w:rsidR="00A64BB7" w:rsidRDefault="00A64BB7" w:rsidP="00A64BB7">
      <w:pPr>
        <w:pStyle w:val="NormalWeb"/>
        <w:numPr>
          <w:ilvl w:val="0"/>
          <w:numId w:val="33"/>
        </w:numPr>
      </w:pPr>
      <w:r>
        <w:rPr>
          <w:rStyle w:val="Strong"/>
          <w:rFonts w:eastAsiaTheme="majorEastAsia"/>
        </w:rPr>
        <w:t>Months 1-3: Project Planning and Setup</w:t>
      </w:r>
    </w:p>
    <w:p w14:paraId="48AE957C" w14:textId="77777777" w:rsidR="00A64BB7" w:rsidRDefault="00A64BB7" w:rsidP="00A64BB7">
      <w:pPr>
        <w:numPr>
          <w:ilvl w:val="1"/>
          <w:numId w:val="33"/>
        </w:numPr>
        <w:spacing w:before="100" w:beforeAutospacing="1" w:after="100" w:afterAutospacing="1" w:line="240" w:lineRule="auto"/>
      </w:pPr>
      <w:r>
        <w:t>Finalize research proposal and get approval from supervisors.</w:t>
      </w:r>
    </w:p>
    <w:p w14:paraId="6CA980F9" w14:textId="77777777" w:rsidR="00A64BB7" w:rsidRDefault="00A64BB7" w:rsidP="00A64BB7">
      <w:pPr>
        <w:numPr>
          <w:ilvl w:val="1"/>
          <w:numId w:val="33"/>
        </w:numPr>
        <w:spacing w:before="100" w:beforeAutospacing="1" w:after="100" w:afterAutospacing="1" w:line="240" w:lineRule="auto"/>
      </w:pPr>
      <w:r>
        <w:t>Develop detailed project plan and schedule.</w:t>
      </w:r>
    </w:p>
    <w:p w14:paraId="3DC5C2DF" w14:textId="77777777" w:rsidR="00A64BB7" w:rsidRDefault="00A64BB7" w:rsidP="00A64BB7">
      <w:pPr>
        <w:numPr>
          <w:ilvl w:val="1"/>
          <w:numId w:val="33"/>
        </w:numPr>
        <w:spacing w:before="100" w:beforeAutospacing="1" w:after="100" w:afterAutospacing="1" w:line="240" w:lineRule="auto"/>
      </w:pPr>
      <w:r>
        <w:t>Identify and obtain necessary resources (software, access to databases, etc.).</w:t>
      </w:r>
    </w:p>
    <w:p w14:paraId="66D1CCEF" w14:textId="77777777" w:rsidR="00A64BB7" w:rsidRDefault="00A64BB7" w:rsidP="00A64BB7">
      <w:pPr>
        <w:pStyle w:val="NormalWeb"/>
        <w:numPr>
          <w:ilvl w:val="0"/>
          <w:numId w:val="33"/>
        </w:numPr>
      </w:pPr>
      <w:r>
        <w:rPr>
          <w:rStyle w:val="Strong"/>
          <w:rFonts w:eastAsiaTheme="majorEastAsia"/>
        </w:rPr>
        <w:t>Months 4-6: Comprehensive Literature Review</w:t>
      </w:r>
    </w:p>
    <w:p w14:paraId="19AFEA8E" w14:textId="77777777" w:rsidR="00A64BB7" w:rsidRDefault="00A64BB7" w:rsidP="00A64BB7">
      <w:pPr>
        <w:numPr>
          <w:ilvl w:val="1"/>
          <w:numId w:val="33"/>
        </w:numPr>
        <w:spacing w:before="100" w:beforeAutospacing="1" w:after="100" w:afterAutospacing="1" w:line="240" w:lineRule="auto"/>
      </w:pPr>
      <w:r>
        <w:t>Review existing literature on digital transformation and its impact on various industries.</w:t>
      </w:r>
    </w:p>
    <w:p w14:paraId="0CC61B7C" w14:textId="77777777" w:rsidR="00A64BB7" w:rsidRDefault="00A64BB7" w:rsidP="00A64BB7">
      <w:pPr>
        <w:numPr>
          <w:ilvl w:val="1"/>
          <w:numId w:val="33"/>
        </w:numPr>
        <w:spacing w:before="100" w:beforeAutospacing="1" w:after="100" w:afterAutospacing="1" w:line="240" w:lineRule="auto"/>
      </w:pPr>
      <w:r>
        <w:t>Focus on the cultural industry, identifying key themes, gaps, and methodologies used in previous studies.</w:t>
      </w:r>
    </w:p>
    <w:p w14:paraId="27192BFB" w14:textId="77777777" w:rsidR="00A64BB7" w:rsidRDefault="00A64BB7" w:rsidP="00A64BB7">
      <w:pPr>
        <w:numPr>
          <w:ilvl w:val="1"/>
          <w:numId w:val="33"/>
        </w:numPr>
        <w:spacing w:before="100" w:beforeAutospacing="1" w:after="100" w:afterAutospacing="1" w:line="240" w:lineRule="auto"/>
      </w:pPr>
      <w:r>
        <w:t>Write and submit a literature review chapter.</w:t>
      </w:r>
    </w:p>
    <w:p w14:paraId="0BB8FE0D" w14:textId="77777777" w:rsidR="00A64BB7" w:rsidRDefault="00A64BB7" w:rsidP="00A64BB7">
      <w:pPr>
        <w:pStyle w:val="NormalWeb"/>
        <w:numPr>
          <w:ilvl w:val="0"/>
          <w:numId w:val="33"/>
        </w:numPr>
      </w:pPr>
      <w:r>
        <w:rPr>
          <w:rStyle w:val="Strong"/>
          <w:rFonts w:eastAsiaTheme="majorEastAsia"/>
        </w:rPr>
        <w:t>Months 7-9: Research Design and Methodology</w:t>
      </w:r>
    </w:p>
    <w:p w14:paraId="52F6DF3C" w14:textId="77777777" w:rsidR="00A64BB7" w:rsidRDefault="00A64BB7" w:rsidP="00A64BB7">
      <w:pPr>
        <w:numPr>
          <w:ilvl w:val="1"/>
          <w:numId w:val="33"/>
        </w:numPr>
        <w:spacing w:before="100" w:beforeAutospacing="1" w:after="100" w:afterAutospacing="1" w:line="240" w:lineRule="auto"/>
      </w:pPr>
      <w:r>
        <w:t xml:space="preserve">Develop research framework and choose appropriate research methods (quantitative, qualitative, or </w:t>
      </w:r>
      <w:proofErr w:type="gramStart"/>
      <w:r>
        <w:t>mixed-methods</w:t>
      </w:r>
      <w:proofErr w:type="gramEnd"/>
      <w:r>
        <w:t>).</w:t>
      </w:r>
    </w:p>
    <w:p w14:paraId="63DEE892" w14:textId="77777777" w:rsidR="00A64BB7" w:rsidRDefault="00A64BB7" w:rsidP="00A64BB7">
      <w:pPr>
        <w:numPr>
          <w:ilvl w:val="1"/>
          <w:numId w:val="33"/>
        </w:numPr>
        <w:spacing w:before="100" w:beforeAutospacing="1" w:after="100" w:afterAutospacing="1" w:line="240" w:lineRule="auto"/>
      </w:pPr>
      <w:r>
        <w:t>Design data collection tools (surveys, interview guides).</w:t>
      </w:r>
    </w:p>
    <w:p w14:paraId="798D18D4" w14:textId="77777777" w:rsidR="00A64BB7" w:rsidRDefault="00A64BB7" w:rsidP="00A64BB7">
      <w:pPr>
        <w:numPr>
          <w:ilvl w:val="1"/>
          <w:numId w:val="33"/>
        </w:numPr>
        <w:spacing w:before="100" w:beforeAutospacing="1" w:after="100" w:afterAutospacing="1" w:line="240" w:lineRule="auto"/>
      </w:pPr>
      <w:r>
        <w:t xml:space="preserve">Pilot test data collection tools and </w:t>
      </w:r>
      <w:proofErr w:type="gramStart"/>
      <w:r>
        <w:t>refine</w:t>
      </w:r>
      <w:proofErr w:type="gramEnd"/>
      <w:r>
        <w:t xml:space="preserve"> them based on feedback.</w:t>
      </w:r>
    </w:p>
    <w:p w14:paraId="34FE7D85" w14:textId="77777777" w:rsidR="00A64BB7" w:rsidRDefault="00A64BB7" w:rsidP="00A64BB7">
      <w:pPr>
        <w:pStyle w:val="NormalWeb"/>
        <w:numPr>
          <w:ilvl w:val="0"/>
          <w:numId w:val="33"/>
        </w:numPr>
      </w:pPr>
      <w:r>
        <w:rPr>
          <w:rStyle w:val="Strong"/>
          <w:rFonts w:eastAsiaTheme="majorEastAsia"/>
        </w:rPr>
        <w:t>Months 10-12: Initial Data Collection</w:t>
      </w:r>
    </w:p>
    <w:p w14:paraId="22221E93" w14:textId="77777777" w:rsidR="00A64BB7" w:rsidRDefault="00A64BB7" w:rsidP="00A64BB7">
      <w:pPr>
        <w:numPr>
          <w:ilvl w:val="1"/>
          <w:numId w:val="33"/>
        </w:numPr>
        <w:spacing w:before="100" w:beforeAutospacing="1" w:after="100" w:afterAutospacing="1" w:line="240" w:lineRule="auto"/>
      </w:pPr>
      <w:r>
        <w:t>Begin collecting primary data from selected cultural organizations.</w:t>
      </w:r>
    </w:p>
    <w:p w14:paraId="11FBBD47" w14:textId="77777777" w:rsidR="00A64BB7" w:rsidRDefault="00A64BB7" w:rsidP="00A64BB7">
      <w:pPr>
        <w:numPr>
          <w:ilvl w:val="1"/>
          <w:numId w:val="33"/>
        </w:numPr>
        <w:spacing w:before="100" w:beforeAutospacing="1" w:after="100" w:afterAutospacing="1" w:line="240" w:lineRule="auto"/>
      </w:pPr>
      <w:r>
        <w:t>Gather secondary data from industry reports, financial records, and gray literature.</w:t>
      </w:r>
    </w:p>
    <w:p w14:paraId="01991866" w14:textId="77777777" w:rsidR="00A64BB7" w:rsidRDefault="00A64BB7" w:rsidP="00A64BB7">
      <w:pPr>
        <w:numPr>
          <w:ilvl w:val="1"/>
          <w:numId w:val="33"/>
        </w:numPr>
        <w:spacing w:before="100" w:beforeAutospacing="1" w:after="100" w:afterAutospacing="1" w:line="240" w:lineRule="auto"/>
      </w:pPr>
      <w:r>
        <w:t>Conduct initial analysis to ensure data quality and relevance.</w:t>
      </w:r>
    </w:p>
    <w:p w14:paraId="6949BF18" w14:textId="77777777" w:rsidR="00A64BB7" w:rsidRDefault="00A64BB7" w:rsidP="00A64BB7">
      <w:pPr>
        <w:pStyle w:val="NormalWeb"/>
      </w:pPr>
      <w:r>
        <w:rPr>
          <w:rStyle w:val="Strong"/>
          <w:rFonts w:eastAsiaTheme="majorEastAsia"/>
        </w:rPr>
        <w:t>Challenges and Mitigation:</w:t>
      </w:r>
    </w:p>
    <w:p w14:paraId="4D34E4D8" w14:textId="77777777" w:rsidR="00A64BB7" w:rsidRDefault="00A64BB7" w:rsidP="00A64BB7">
      <w:pPr>
        <w:numPr>
          <w:ilvl w:val="0"/>
          <w:numId w:val="34"/>
        </w:numPr>
        <w:spacing w:before="100" w:beforeAutospacing="1" w:after="100" w:afterAutospacing="1" w:line="240" w:lineRule="auto"/>
      </w:pPr>
      <w:r>
        <w:rPr>
          <w:rStyle w:val="Strong"/>
        </w:rPr>
        <w:t>Access to Data:</w:t>
      </w:r>
      <w:r>
        <w:t xml:space="preserve"> Ensure agreements with cultural organizations for data access.</w:t>
      </w:r>
    </w:p>
    <w:p w14:paraId="013C11B5" w14:textId="77777777" w:rsidR="00A64BB7" w:rsidRDefault="00A64BB7" w:rsidP="00A64BB7">
      <w:pPr>
        <w:numPr>
          <w:ilvl w:val="0"/>
          <w:numId w:val="34"/>
        </w:numPr>
        <w:spacing w:before="100" w:beforeAutospacing="1" w:after="100" w:afterAutospacing="1" w:line="240" w:lineRule="auto"/>
      </w:pPr>
      <w:r>
        <w:rPr>
          <w:rStyle w:val="Strong"/>
        </w:rPr>
        <w:t>Literature Scope:</w:t>
      </w:r>
      <w:r>
        <w:t xml:space="preserve"> Use comprehensive databases and consult with supervisors regularly.</w:t>
      </w:r>
    </w:p>
    <w:p w14:paraId="787FFB0E" w14:textId="77777777" w:rsidR="00A64BB7" w:rsidRDefault="00A64BB7" w:rsidP="00A64BB7">
      <w:pPr>
        <w:pStyle w:val="Heading2"/>
      </w:pPr>
      <w:r>
        <w:t>Year 2: Data Collection and Preliminary Analysis</w:t>
      </w:r>
    </w:p>
    <w:p w14:paraId="60CF5207" w14:textId="77777777" w:rsidR="00A64BB7" w:rsidRDefault="00A64BB7" w:rsidP="00A64BB7">
      <w:pPr>
        <w:pStyle w:val="NormalWeb"/>
      </w:pPr>
      <w:r>
        <w:rPr>
          <w:rStyle w:val="Strong"/>
          <w:rFonts w:eastAsiaTheme="majorEastAsia"/>
        </w:rPr>
        <w:t>Milestones:</w:t>
      </w:r>
    </w:p>
    <w:p w14:paraId="0C8ACB5C" w14:textId="77777777" w:rsidR="00A64BB7" w:rsidRDefault="00A64BB7" w:rsidP="00A64BB7">
      <w:pPr>
        <w:pStyle w:val="NormalWeb"/>
        <w:numPr>
          <w:ilvl w:val="0"/>
          <w:numId w:val="35"/>
        </w:numPr>
      </w:pPr>
      <w:r>
        <w:rPr>
          <w:rStyle w:val="Strong"/>
          <w:rFonts w:eastAsiaTheme="majorEastAsia"/>
        </w:rPr>
        <w:t>Months 13-18: Extensive Data Collection</w:t>
      </w:r>
    </w:p>
    <w:p w14:paraId="43A842B7" w14:textId="77777777" w:rsidR="00A64BB7" w:rsidRDefault="00A64BB7" w:rsidP="00A64BB7">
      <w:pPr>
        <w:numPr>
          <w:ilvl w:val="1"/>
          <w:numId w:val="35"/>
        </w:numPr>
        <w:spacing w:before="100" w:beforeAutospacing="1" w:after="100" w:afterAutospacing="1" w:line="240" w:lineRule="auto"/>
      </w:pPr>
      <w:r>
        <w:t>Continue collecting primary data through surveys and interviews.</w:t>
      </w:r>
    </w:p>
    <w:p w14:paraId="29144C76" w14:textId="77777777" w:rsidR="00A64BB7" w:rsidRDefault="00A64BB7" w:rsidP="00A64BB7">
      <w:pPr>
        <w:numPr>
          <w:ilvl w:val="1"/>
          <w:numId w:val="35"/>
        </w:numPr>
        <w:spacing w:before="100" w:beforeAutospacing="1" w:after="100" w:afterAutospacing="1" w:line="240" w:lineRule="auto"/>
      </w:pPr>
      <w:r>
        <w:t>Collect detailed case studies from cultural organizations.</w:t>
      </w:r>
    </w:p>
    <w:p w14:paraId="0AC60684" w14:textId="77777777" w:rsidR="00A64BB7" w:rsidRDefault="00A64BB7" w:rsidP="00A64BB7">
      <w:pPr>
        <w:numPr>
          <w:ilvl w:val="1"/>
          <w:numId w:val="35"/>
        </w:numPr>
        <w:spacing w:before="100" w:beforeAutospacing="1" w:after="100" w:afterAutospacing="1" w:line="240" w:lineRule="auto"/>
      </w:pPr>
      <w:r>
        <w:t>Ensure data is categorized and stored systematically for analysis.</w:t>
      </w:r>
    </w:p>
    <w:p w14:paraId="69F4998B" w14:textId="77777777" w:rsidR="00A64BB7" w:rsidRDefault="00A64BB7" w:rsidP="00A64BB7">
      <w:pPr>
        <w:pStyle w:val="NormalWeb"/>
        <w:numPr>
          <w:ilvl w:val="0"/>
          <w:numId w:val="35"/>
        </w:numPr>
      </w:pPr>
      <w:r>
        <w:rPr>
          <w:rStyle w:val="Strong"/>
          <w:rFonts w:eastAsiaTheme="majorEastAsia"/>
        </w:rPr>
        <w:t>Months 19-24: Data Analysis</w:t>
      </w:r>
    </w:p>
    <w:p w14:paraId="67B34E0C" w14:textId="77777777" w:rsidR="00A64BB7" w:rsidRDefault="00A64BB7" w:rsidP="00A64BB7">
      <w:pPr>
        <w:numPr>
          <w:ilvl w:val="1"/>
          <w:numId w:val="35"/>
        </w:numPr>
        <w:spacing w:before="100" w:beforeAutospacing="1" w:after="100" w:afterAutospacing="1" w:line="240" w:lineRule="auto"/>
      </w:pPr>
      <w:r>
        <w:t>Perform quantitative analysis on performance metrics.</w:t>
      </w:r>
    </w:p>
    <w:p w14:paraId="64C6196B" w14:textId="77777777" w:rsidR="00A64BB7" w:rsidRDefault="00A64BB7" w:rsidP="00A64BB7">
      <w:pPr>
        <w:numPr>
          <w:ilvl w:val="1"/>
          <w:numId w:val="35"/>
        </w:numPr>
        <w:spacing w:before="100" w:beforeAutospacing="1" w:after="100" w:afterAutospacing="1" w:line="240" w:lineRule="auto"/>
      </w:pPr>
      <w:r>
        <w:t>Conduct qualitative analysis on case studies and interview transcripts.</w:t>
      </w:r>
    </w:p>
    <w:p w14:paraId="1ECA0FC4" w14:textId="77777777" w:rsidR="00A64BB7" w:rsidRDefault="00A64BB7" w:rsidP="00A64BB7">
      <w:pPr>
        <w:numPr>
          <w:ilvl w:val="1"/>
          <w:numId w:val="35"/>
        </w:numPr>
        <w:spacing w:before="100" w:beforeAutospacing="1" w:after="100" w:afterAutospacing="1" w:line="240" w:lineRule="auto"/>
      </w:pPr>
      <w:r>
        <w:t>Identify key factors influencing digital transformation in the cultural industry.</w:t>
      </w:r>
    </w:p>
    <w:p w14:paraId="48CB8946" w14:textId="77777777" w:rsidR="00A64BB7" w:rsidRDefault="00A64BB7" w:rsidP="00A64BB7">
      <w:pPr>
        <w:pStyle w:val="NormalWeb"/>
      </w:pPr>
      <w:r>
        <w:rPr>
          <w:rStyle w:val="Strong"/>
          <w:rFonts w:eastAsiaTheme="majorEastAsia"/>
        </w:rPr>
        <w:t>Challenges and Mitigation:</w:t>
      </w:r>
    </w:p>
    <w:p w14:paraId="435E2FAD" w14:textId="77777777" w:rsidR="00A64BB7" w:rsidRDefault="00A64BB7" w:rsidP="00A64BB7">
      <w:pPr>
        <w:numPr>
          <w:ilvl w:val="0"/>
          <w:numId w:val="36"/>
        </w:numPr>
        <w:spacing w:before="100" w:beforeAutospacing="1" w:after="100" w:afterAutospacing="1" w:line="240" w:lineRule="auto"/>
      </w:pPr>
      <w:r>
        <w:rPr>
          <w:rStyle w:val="Strong"/>
        </w:rPr>
        <w:t>Data Consistency:</w:t>
      </w:r>
      <w:r>
        <w:t xml:space="preserve"> Regularly validate and cross-check data.</w:t>
      </w:r>
    </w:p>
    <w:p w14:paraId="0F57D33F" w14:textId="77777777" w:rsidR="00A64BB7" w:rsidRDefault="00A64BB7" w:rsidP="00A64BB7">
      <w:pPr>
        <w:numPr>
          <w:ilvl w:val="0"/>
          <w:numId w:val="36"/>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374FD1BB" w14:textId="77777777" w:rsidR="00A64BB7" w:rsidRDefault="00A64BB7" w:rsidP="00A64BB7">
      <w:pPr>
        <w:pStyle w:val="Heading2"/>
      </w:pPr>
      <w:r>
        <w:t>Year 3: Integration and Synthesis of Findings</w:t>
      </w:r>
    </w:p>
    <w:p w14:paraId="0C2DD578" w14:textId="77777777" w:rsidR="00A64BB7" w:rsidRDefault="00A64BB7" w:rsidP="00A64BB7">
      <w:pPr>
        <w:pStyle w:val="NormalWeb"/>
      </w:pPr>
      <w:r>
        <w:rPr>
          <w:rStyle w:val="Strong"/>
          <w:rFonts w:eastAsiaTheme="majorEastAsia"/>
        </w:rPr>
        <w:t>Milestones:</w:t>
      </w:r>
    </w:p>
    <w:p w14:paraId="55630A99" w14:textId="77777777" w:rsidR="00A64BB7" w:rsidRDefault="00A64BB7" w:rsidP="00A64BB7">
      <w:pPr>
        <w:pStyle w:val="NormalWeb"/>
        <w:numPr>
          <w:ilvl w:val="0"/>
          <w:numId w:val="37"/>
        </w:numPr>
      </w:pPr>
      <w:r>
        <w:rPr>
          <w:rStyle w:val="Strong"/>
          <w:rFonts w:eastAsiaTheme="majorEastAsia"/>
        </w:rPr>
        <w:t>Months 25-30: Integrative Analysis</w:t>
      </w:r>
    </w:p>
    <w:p w14:paraId="539A7DA7" w14:textId="77777777" w:rsidR="00A64BB7" w:rsidRDefault="00A64BB7" w:rsidP="00A64BB7">
      <w:pPr>
        <w:numPr>
          <w:ilvl w:val="1"/>
          <w:numId w:val="37"/>
        </w:numPr>
        <w:spacing w:before="100" w:beforeAutospacing="1" w:after="100" w:afterAutospacing="1" w:line="240" w:lineRule="auto"/>
      </w:pPr>
      <w:r>
        <w:t>Synthesize quantitative and qualitative findings.</w:t>
      </w:r>
    </w:p>
    <w:p w14:paraId="68D342FC" w14:textId="77777777" w:rsidR="00A64BB7" w:rsidRDefault="00A64BB7" w:rsidP="00A64BB7">
      <w:pPr>
        <w:numPr>
          <w:ilvl w:val="1"/>
          <w:numId w:val="37"/>
        </w:numPr>
        <w:spacing w:before="100" w:beforeAutospacing="1" w:after="100" w:afterAutospacing="1" w:line="240" w:lineRule="auto"/>
      </w:pPr>
      <w:r>
        <w:t>Identify patterns, correlations, and causal relationships.</w:t>
      </w:r>
    </w:p>
    <w:p w14:paraId="0BBDBD27" w14:textId="77777777" w:rsidR="00A64BB7" w:rsidRDefault="00A64BB7" w:rsidP="00A64BB7">
      <w:pPr>
        <w:numPr>
          <w:ilvl w:val="1"/>
          <w:numId w:val="37"/>
        </w:numPr>
        <w:spacing w:before="100" w:beforeAutospacing="1" w:after="100" w:afterAutospacing="1" w:line="240" w:lineRule="auto"/>
      </w:pPr>
      <w:r>
        <w:t>Develop a theoretical model explaining the impact of digital transformation on the cultural industry.</w:t>
      </w:r>
    </w:p>
    <w:p w14:paraId="090E4176" w14:textId="77777777" w:rsidR="00A64BB7" w:rsidRDefault="00A64BB7" w:rsidP="00A64BB7">
      <w:pPr>
        <w:pStyle w:val="NormalWeb"/>
        <w:numPr>
          <w:ilvl w:val="0"/>
          <w:numId w:val="37"/>
        </w:numPr>
      </w:pPr>
      <w:r>
        <w:rPr>
          <w:rStyle w:val="Strong"/>
          <w:rFonts w:eastAsiaTheme="majorEastAsia"/>
        </w:rPr>
        <w:t>Months 31-36: Drafting and Refinement</w:t>
      </w:r>
    </w:p>
    <w:p w14:paraId="02F1F981" w14:textId="77777777" w:rsidR="00A64BB7" w:rsidRDefault="00A64BB7" w:rsidP="00A64BB7">
      <w:pPr>
        <w:numPr>
          <w:ilvl w:val="1"/>
          <w:numId w:val="37"/>
        </w:numPr>
        <w:spacing w:before="100" w:beforeAutospacing="1" w:after="100" w:afterAutospacing="1" w:line="240" w:lineRule="auto"/>
      </w:pPr>
      <w:r>
        <w:t>Write chapters on data analysis and findings.</w:t>
      </w:r>
    </w:p>
    <w:p w14:paraId="17FD6EBB" w14:textId="77777777" w:rsidR="00A64BB7" w:rsidRDefault="00A64BB7" w:rsidP="00A64BB7">
      <w:pPr>
        <w:numPr>
          <w:ilvl w:val="1"/>
          <w:numId w:val="37"/>
        </w:numPr>
        <w:spacing w:before="100" w:beforeAutospacing="1" w:after="100" w:afterAutospacing="1" w:line="240" w:lineRule="auto"/>
      </w:pPr>
      <w:r>
        <w:t>Integrate findings into a coherent narrative.</w:t>
      </w:r>
    </w:p>
    <w:p w14:paraId="708DBD7F" w14:textId="77777777" w:rsidR="00A64BB7" w:rsidRDefault="00A64BB7" w:rsidP="00A64BB7">
      <w:pPr>
        <w:numPr>
          <w:ilvl w:val="1"/>
          <w:numId w:val="37"/>
        </w:numPr>
        <w:spacing w:before="100" w:beforeAutospacing="1" w:after="100" w:afterAutospacing="1" w:line="240" w:lineRule="auto"/>
      </w:pPr>
      <w:r>
        <w:t>Seek feedback from supervisors and revise accordingly.</w:t>
      </w:r>
    </w:p>
    <w:p w14:paraId="08AB9F83" w14:textId="77777777" w:rsidR="00A64BB7" w:rsidRDefault="00A64BB7" w:rsidP="00A64BB7">
      <w:pPr>
        <w:pStyle w:val="NormalWeb"/>
      </w:pPr>
      <w:r>
        <w:rPr>
          <w:rStyle w:val="Strong"/>
          <w:rFonts w:eastAsiaTheme="majorEastAsia"/>
        </w:rPr>
        <w:t>Challenges and Mitigation:</w:t>
      </w:r>
    </w:p>
    <w:p w14:paraId="3B130722" w14:textId="77777777" w:rsidR="00A64BB7" w:rsidRDefault="00A64BB7" w:rsidP="00A64BB7">
      <w:pPr>
        <w:numPr>
          <w:ilvl w:val="0"/>
          <w:numId w:val="38"/>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64057313" w14:textId="77777777" w:rsidR="00A64BB7" w:rsidRDefault="00A64BB7" w:rsidP="00A64BB7">
      <w:pPr>
        <w:numPr>
          <w:ilvl w:val="0"/>
          <w:numId w:val="38"/>
        </w:numPr>
        <w:spacing w:before="100" w:beforeAutospacing="1" w:after="100" w:afterAutospacing="1" w:line="240" w:lineRule="auto"/>
      </w:pPr>
      <w:r>
        <w:rPr>
          <w:rStyle w:val="Strong"/>
        </w:rPr>
        <w:t>Iterative Feedback:</w:t>
      </w:r>
      <w:r>
        <w:t xml:space="preserve"> Schedule regular meetings with supervisors for feedback.</w:t>
      </w:r>
    </w:p>
    <w:p w14:paraId="401C83EF" w14:textId="77777777" w:rsidR="00A64BB7" w:rsidRDefault="00A64BB7" w:rsidP="00A64BB7">
      <w:pPr>
        <w:pStyle w:val="Heading2"/>
      </w:pPr>
      <w:r>
        <w:t>Year 4: Finalization and Dissemination</w:t>
      </w:r>
    </w:p>
    <w:p w14:paraId="20FE2E1C" w14:textId="77777777" w:rsidR="00A64BB7" w:rsidRDefault="00A64BB7" w:rsidP="00A64BB7">
      <w:pPr>
        <w:pStyle w:val="NormalWeb"/>
      </w:pPr>
      <w:r>
        <w:rPr>
          <w:rStyle w:val="Strong"/>
          <w:rFonts w:eastAsiaTheme="majorEastAsia"/>
        </w:rPr>
        <w:t>Milestones:</w:t>
      </w:r>
    </w:p>
    <w:p w14:paraId="523BAA2F" w14:textId="77777777" w:rsidR="00A64BB7" w:rsidRDefault="00A64BB7" w:rsidP="00A64BB7">
      <w:pPr>
        <w:pStyle w:val="NormalWeb"/>
        <w:numPr>
          <w:ilvl w:val="0"/>
          <w:numId w:val="39"/>
        </w:numPr>
      </w:pPr>
      <w:r>
        <w:rPr>
          <w:rStyle w:val="Strong"/>
          <w:rFonts w:eastAsiaTheme="majorEastAsia"/>
        </w:rPr>
        <w:t>Months 37-42: Final Draft Preparation</w:t>
      </w:r>
    </w:p>
    <w:p w14:paraId="55FCA7E3" w14:textId="77777777" w:rsidR="00A64BB7" w:rsidRDefault="00A64BB7" w:rsidP="00A64BB7">
      <w:pPr>
        <w:numPr>
          <w:ilvl w:val="1"/>
          <w:numId w:val="39"/>
        </w:numPr>
        <w:spacing w:before="100" w:beforeAutospacing="1" w:after="100" w:afterAutospacing="1" w:line="240" w:lineRule="auto"/>
      </w:pPr>
      <w:r>
        <w:t>Complete writing of all chapters, including introduction, methodology, findings, and conclusions.</w:t>
      </w:r>
    </w:p>
    <w:p w14:paraId="58C18EFF" w14:textId="77777777" w:rsidR="00A64BB7" w:rsidRDefault="00A64BB7" w:rsidP="00A64BB7">
      <w:pPr>
        <w:numPr>
          <w:ilvl w:val="1"/>
          <w:numId w:val="39"/>
        </w:numPr>
        <w:spacing w:before="100" w:beforeAutospacing="1" w:after="100" w:afterAutospacing="1" w:line="240" w:lineRule="auto"/>
      </w:pPr>
      <w:r>
        <w:t>Ensure all references and citations are correctly formatted.</w:t>
      </w:r>
    </w:p>
    <w:p w14:paraId="1497BD2F" w14:textId="77777777" w:rsidR="00A64BB7" w:rsidRDefault="00A64BB7" w:rsidP="00A64BB7">
      <w:pPr>
        <w:numPr>
          <w:ilvl w:val="1"/>
          <w:numId w:val="39"/>
        </w:numPr>
        <w:spacing w:before="100" w:beforeAutospacing="1" w:after="100" w:afterAutospacing="1" w:line="240" w:lineRule="auto"/>
      </w:pPr>
      <w:r>
        <w:t>Submit drafts for supervisor review and make necessary revisions.</w:t>
      </w:r>
    </w:p>
    <w:p w14:paraId="1C4160CF" w14:textId="77777777" w:rsidR="00A64BB7" w:rsidRDefault="00A64BB7" w:rsidP="00A64BB7">
      <w:pPr>
        <w:pStyle w:val="NormalWeb"/>
        <w:numPr>
          <w:ilvl w:val="0"/>
          <w:numId w:val="39"/>
        </w:numPr>
      </w:pPr>
      <w:r>
        <w:rPr>
          <w:rStyle w:val="Strong"/>
          <w:rFonts w:eastAsiaTheme="majorEastAsia"/>
        </w:rPr>
        <w:t>Months 43-48: Review and Submission</w:t>
      </w:r>
    </w:p>
    <w:p w14:paraId="132BA989" w14:textId="77777777" w:rsidR="00A64BB7" w:rsidRDefault="00A64BB7" w:rsidP="00A64BB7">
      <w:pPr>
        <w:numPr>
          <w:ilvl w:val="1"/>
          <w:numId w:val="39"/>
        </w:numPr>
        <w:spacing w:before="100" w:beforeAutospacing="1" w:after="100" w:afterAutospacing="1" w:line="240" w:lineRule="auto"/>
      </w:pPr>
      <w:r>
        <w:t>Conduct final proofreading and editing.</w:t>
      </w:r>
    </w:p>
    <w:p w14:paraId="0D13B96D" w14:textId="77777777" w:rsidR="00A64BB7" w:rsidRDefault="00A64BB7" w:rsidP="00A64BB7">
      <w:pPr>
        <w:numPr>
          <w:ilvl w:val="1"/>
          <w:numId w:val="39"/>
        </w:numPr>
        <w:spacing w:before="100" w:beforeAutospacing="1" w:after="100" w:afterAutospacing="1" w:line="240" w:lineRule="auto"/>
      </w:pPr>
      <w:r>
        <w:t>Prepare for thesis defense by summarizing key findings and contributions.</w:t>
      </w:r>
    </w:p>
    <w:p w14:paraId="48BD371B" w14:textId="77777777" w:rsidR="00A64BB7" w:rsidRDefault="00A64BB7" w:rsidP="00A64BB7">
      <w:pPr>
        <w:numPr>
          <w:ilvl w:val="1"/>
          <w:numId w:val="39"/>
        </w:numPr>
        <w:spacing w:before="100" w:beforeAutospacing="1" w:after="100" w:afterAutospacing="1" w:line="240" w:lineRule="auto"/>
      </w:pPr>
      <w:r>
        <w:t>Submit final thesis and schedule defense.</w:t>
      </w:r>
    </w:p>
    <w:p w14:paraId="1DF7DC9B" w14:textId="77777777" w:rsidR="00A64BB7" w:rsidRDefault="00A64BB7" w:rsidP="00A64BB7">
      <w:pPr>
        <w:pStyle w:val="NormalWeb"/>
        <w:numPr>
          <w:ilvl w:val="0"/>
          <w:numId w:val="39"/>
        </w:numPr>
      </w:pPr>
      <w:r>
        <w:rPr>
          <w:rStyle w:val="Strong"/>
          <w:rFonts w:eastAsiaTheme="majorEastAsia"/>
        </w:rPr>
        <w:t>Months 49-54: Dissemination of Research</w:t>
      </w:r>
    </w:p>
    <w:p w14:paraId="48D6D8F6" w14:textId="77777777" w:rsidR="00A64BB7" w:rsidRDefault="00A64BB7" w:rsidP="00A64BB7">
      <w:pPr>
        <w:numPr>
          <w:ilvl w:val="1"/>
          <w:numId w:val="39"/>
        </w:numPr>
        <w:spacing w:before="100" w:beforeAutospacing="1" w:after="100" w:afterAutospacing="1" w:line="240" w:lineRule="auto"/>
      </w:pPr>
      <w:r>
        <w:t>Publish research findings in academic journals and conferences.</w:t>
      </w:r>
    </w:p>
    <w:p w14:paraId="754E271C" w14:textId="77777777" w:rsidR="00A64BB7" w:rsidRDefault="00A64BB7" w:rsidP="00A64BB7">
      <w:pPr>
        <w:numPr>
          <w:ilvl w:val="1"/>
          <w:numId w:val="39"/>
        </w:numPr>
        <w:spacing w:before="100" w:beforeAutospacing="1" w:after="100" w:afterAutospacing="1" w:line="240" w:lineRule="auto"/>
      </w:pPr>
      <w:r>
        <w:t>Create summary reports for cultural organizations and policymakers.</w:t>
      </w:r>
    </w:p>
    <w:p w14:paraId="523F63E4" w14:textId="77777777" w:rsidR="00A64BB7" w:rsidRDefault="00A64BB7" w:rsidP="00A64BB7">
      <w:pPr>
        <w:numPr>
          <w:ilvl w:val="1"/>
          <w:numId w:val="39"/>
        </w:numPr>
        <w:spacing w:before="100" w:beforeAutospacing="1" w:after="100" w:afterAutospacing="1" w:line="240" w:lineRule="auto"/>
      </w:pPr>
      <w:r>
        <w:t>Develop presentations and attend industry conferences to share insights.</w:t>
      </w:r>
    </w:p>
    <w:p w14:paraId="64E81272" w14:textId="77777777" w:rsidR="00A64BB7" w:rsidRDefault="00A64BB7" w:rsidP="00A64BB7">
      <w:pPr>
        <w:pStyle w:val="NormalWeb"/>
      </w:pPr>
      <w:r>
        <w:rPr>
          <w:rStyle w:val="Strong"/>
          <w:rFonts w:eastAsiaTheme="majorEastAsia"/>
        </w:rPr>
        <w:t>Challenges and Mitigation:</w:t>
      </w:r>
    </w:p>
    <w:p w14:paraId="3618797B" w14:textId="77777777" w:rsidR="00A64BB7" w:rsidRDefault="00A64BB7" w:rsidP="00A64BB7">
      <w:pPr>
        <w:numPr>
          <w:ilvl w:val="0"/>
          <w:numId w:val="40"/>
        </w:numPr>
        <w:spacing w:before="100" w:beforeAutospacing="1" w:after="100" w:afterAutospacing="1" w:line="240" w:lineRule="auto"/>
      </w:pPr>
      <w:r>
        <w:rPr>
          <w:rStyle w:val="Strong"/>
        </w:rPr>
        <w:t>Publication Delays:</w:t>
      </w:r>
      <w:r>
        <w:t xml:space="preserve"> Start the publication process early and submit to multiple journals.</w:t>
      </w:r>
    </w:p>
    <w:p w14:paraId="63F923E5" w14:textId="77777777" w:rsidR="00A64BB7" w:rsidRDefault="00A64BB7" w:rsidP="00A64BB7">
      <w:pPr>
        <w:numPr>
          <w:ilvl w:val="0"/>
          <w:numId w:val="40"/>
        </w:numPr>
        <w:spacing w:before="100" w:beforeAutospacing="1" w:after="100" w:afterAutospacing="1" w:line="240" w:lineRule="auto"/>
      </w:pPr>
      <w:r>
        <w:rPr>
          <w:rStyle w:val="Strong"/>
        </w:rPr>
        <w:t>Defense Preparation:</w:t>
      </w:r>
      <w:r>
        <w:t xml:space="preserve"> Engage in mock defenses and seek feedback from peers and supervisors.</w:t>
      </w:r>
    </w:p>
    <w:p w14:paraId="67E2FB94" w14:textId="77777777" w:rsidR="00A64BB7" w:rsidRDefault="00A64BB7" w:rsidP="00A64BB7">
      <w:pPr>
        <w:pStyle w:val="Heading2"/>
      </w:pPr>
      <w:r>
        <w:t>Summary of Yearly Achievements</w:t>
      </w:r>
    </w:p>
    <w:p w14:paraId="09DA527B" w14:textId="77777777" w:rsidR="00A64BB7" w:rsidRDefault="00A64BB7" w:rsidP="00A64BB7">
      <w:pPr>
        <w:numPr>
          <w:ilvl w:val="0"/>
          <w:numId w:val="41"/>
        </w:numPr>
        <w:spacing w:before="100" w:beforeAutospacing="1" w:after="100" w:afterAutospacing="1" w:line="240" w:lineRule="auto"/>
      </w:pPr>
      <w:r>
        <w:rPr>
          <w:rStyle w:val="Strong"/>
        </w:rPr>
        <w:t>Year 1:</w:t>
      </w:r>
      <w:r>
        <w:t xml:space="preserve"> Establish a strong foundation through literature review and initial data collection.</w:t>
      </w:r>
    </w:p>
    <w:p w14:paraId="179AF9E0" w14:textId="77777777" w:rsidR="00A64BB7" w:rsidRDefault="00A64BB7" w:rsidP="00A64BB7">
      <w:pPr>
        <w:numPr>
          <w:ilvl w:val="0"/>
          <w:numId w:val="41"/>
        </w:numPr>
        <w:spacing w:before="100" w:beforeAutospacing="1" w:after="100" w:afterAutospacing="1" w:line="240" w:lineRule="auto"/>
      </w:pPr>
      <w:r>
        <w:rPr>
          <w:rStyle w:val="Strong"/>
        </w:rPr>
        <w:t>Year 2:</w:t>
      </w:r>
      <w:r>
        <w:t xml:space="preserve"> Gather comprehensive data and perform preliminary analyses.</w:t>
      </w:r>
    </w:p>
    <w:p w14:paraId="2F70BAE7" w14:textId="77777777" w:rsidR="00A64BB7" w:rsidRDefault="00A64BB7" w:rsidP="00A64BB7">
      <w:pPr>
        <w:numPr>
          <w:ilvl w:val="0"/>
          <w:numId w:val="41"/>
        </w:numPr>
        <w:spacing w:before="100" w:beforeAutospacing="1" w:after="100" w:afterAutospacing="1" w:line="240" w:lineRule="auto"/>
      </w:pPr>
      <w:r>
        <w:rPr>
          <w:rStyle w:val="Strong"/>
        </w:rPr>
        <w:t>Year 3:</w:t>
      </w:r>
      <w:r>
        <w:t xml:space="preserve"> Integrate findings and develop theoretical models.</w:t>
      </w:r>
    </w:p>
    <w:p w14:paraId="12BEF00F" w14:textId="77777777" w:rsidR="00A64BB7" w:rsidRDefault="00A64BB7" w:rsidP="00A64BB7">
      <w:pPr>
        <w:numPr>
          <w:ilvl w:val="0"/>
          <w:numId w:val="41"/>
        </w:numPr>
        <w:spacing w:before="100" w:beforeAutospacing="1" w:after="100" w:afterAutospacing="1" w:line="240" w:lineRule="auto"/>
      </w:pPr>
      <w:r>
        <w:rPr>
          <w:rStyle w:val="Strong"/>
        </w:rPr>
        <w:t>Year 4:</w:t>
      </w:r>
      <w:r>
        <w:t xml:space="preserve"> Finalize and disseminate research, ensuring practical and academic contributions.</w:t>
      </w:r>
    </w:p>
    <w:p w14:paraId="0FD8F2AA" w14:textId="77777777" w:rsidR="0065604E" w:rsidRDefault="0065604E" w:rsidP="0065604E">
      <w:pPr>
        <w:pStyle w:val="Heading1"/>
      </w:pPr>
      <w:r>
        <w:t>Bibliography</w:t>
      </w:r>
    </w:p>
    <w:p w14:paraId="20474C3E" w14:textId="3E7078B0" w:rsidR="00C84404" w:rsidRPr="00C84404" w:rsidRDefault="0065604E" w:rsidP="00C84404">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C84404" w:rsidRPr="00C84404">
        <w:rPr>
          <w:rFonts w:ascii="Aptos" w:hAnsi="Aptos" w:cs="Times New Roman"/>
          <w:noProof/>
          <w:sz w:val="24"/>
        </w:rPr>
        <w:t>[1]</w:t>
      </w:r>
      <w:r w:rsidR="00C84404" w:rsidRPr="00C84404">
        <w:rPr>
          <w:rFonts w:ascii="Aptos" w:hAnsi="Aptos" w:cs="Times New Roman"/>
          <w:noProof/>
          <w:sz w:val="24"/>
        </w:rPr>
        <w:tab/>
        <w:t>“Culture | UNESCO.” Accessed: Jun. 19, 2024. [Online]. Available: https://www.unesco.org/en/culture</w:t>
      </w:r>
    </w:p>
    <w:p w14:paraId="6A44B63F"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w:t>
      </w:r>
      <w:r w:rsidRPr="00C84404">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91072E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3]</w:t>
      </w:r>
      <w:r w:rsidRPr="00C84404">
        <w:rPr>
          <w:rFonts w:ascii="Aptos" w:hAnsi="Aptos" w:cs="Times New Roman"/>
          <w:noProof/>
          <w:sz w:val="24"/>
        </w:rPr>
        <w:tab/>
        <w:t xml:space="preserve">D. Hesmondhalgh and A. C. Pratt, “Cultural industries and cultural policy,” </w:t>
      </w:r>
      <w:r w:rsidRPr="00C84404">
        <w:rPr>
          <w:rFonts w:ascii="Aptos" w:hAnsi="Aptos" w:cs="Times New Roman"/>
          <w:i/>
          <w:iCs/>
          <w:noProof/>
          <w:sz w:val="24"/>
        </w:rPr>
        <w:t>Int. J. Cult. Policy</w:t>
      </w:r>
      <w:r w:rsidRPr="00C84404">
        <w:rPr>
          <w:rFonts w:ascii="Aptos" w:hAnsi="Aptos" w:cs="Times New Roman"/>
          <w:noProof/>
          <w:sz w:val="24"/>
        </w:rPr>
        <w:t>, vol. 11, no. 1, pp. 1–13, Mar. 2005, doi: 10.1080/10286630500067598.</w:t>
      </w:r>
    </w:p>
    <w:p w14:paraId="371567A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4]</w:t>
      </w:r>
      <w:r w:rsidRPr="00C84404">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4B365A0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5]</w:t>
      </w:r>
      <w:r w:rsidRPr="00C84404">
        <w:rPr>
          <w:rFonts w:ascii="Aptos" w:hAnsi="Aptos" w:cs="Times New Roman"/>
          <w:noProof/>
          <w:sz w:val="24"/>
        </w:rPr>
        <w:tab/>
        <w:t xml:space="preserve">G. Vial, “Understanding digital transformation: A review and a research agenda,” </w:t>
      </w:r>
      <w:r w:rsidRPr="00C84404">
        <w:rPr>
          <w:rFonts w:ascii="Aptos" w:hAnsi="Aptos" w:cs="Times New Roman"/>
          <w:i/>
          <w:iCs/>
          <w:noProof/>
          <w:sz w:val="24"/>
        </w:rPr>
        <w:t>J. Strateg. Inf. Syst.</w:t>
      </w:r>
      <w:r w:rsidRPr="00C84404">
        <w:rPr>
          <w:rFonts w:ascii="Aptos" w:hAnsi="Aptos" w:cs="Times New Roman"/>
          <w:noProof/>
          <w:sz w:val="24"/>
        </w:rPr>
        <w:t>, vol. 28, no. 2, pp. 118–144, Jun. 2019, doi: 10.1016/J.JSIS.2019.01.003.</w:t>
      </w:r>
    </w:p>
    <w:p w14:paraId="7F2932C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6]</w:t>
      </w:r>
      <w:r w:rsidRPr="00C84404">
        <w:rPr>
          <w:rFonts w:ascii="Aptos" w:hAnsi="Aptos" w:cs="Times New Roman"/>
          <w:noProof/>
          <w:sz w:val="24"/>
        </w:rPr>
        <w:tab/>
        <w:t xml:space="preserve">K. S. R. Warner and M. Wäger, “Building dynamic capabilities for digital transformation: An ongoing process of strategic renewal,” </w:t>
      </w:r>
      <w:r w:rsidRPr="00C84404">
        <w:rPr>
          <w:rFonts w:ascii="Aptos" w:hAnsi="Aptos" w:cs="Times New Roman"/>
          <w:i/>
          <w:iCs/>
          <w:noProof/>
          <w:sz w:val="24"/>
        </w:rPr>
        <w:t>Long Range Plann.</w:t>
      </w:r>
      <w:r w:rsidRPr="00C84404">
        <w:rPr>
          <w:rFonts w:ascii="Aptos" w:hAnsi="Aptos" w:cs="Times New Roman"/>
          <w:noProof/>
          <w:sz w:val="24"/>
        </w:rPr>
        <w:t>, vol. 52, no. 3, pp. 326–349, Jun. 2019, doi: 10.1016/J.LRP.2018.12.001.</w:t>
      </w:r>
    </w:p>
    <w:p w14:paraId="6A8F0EB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7]</w:t>
      </w:r>
      <w:r w:rsidRPr="00C84404">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D350C8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8]</w:t>
      </w:r>
      <w:r w:rsidRPr="00C84404">
        <w:rPr>
          <w:rFonts w:ascii="Aptos" w:hAnsi="Aptos" w:cs="Times New Roman"/>
          <w:noProof/>
          <w:sz w:val="24"/>
        </w:rPr>
        <w:tab/>
        <w:t xml:space="preserve">I. D. Affonso </w:t>
      </w:r>
      <w:r w:rsidRPr="00C84404">
        <w:rPr>
          <w:rFonts w:ascii="Aptos" w:hAnsi="Aptos" w:cs="Times New Roman"/>
          <w:i/>
          <w:iCs/>
          <w:noProof/>
          <w:sz w:val="24"/>
        </w:rPr>
        <w:t>et al.</w:t>
      </w:r>
      <w:r w:rsidRPr="00C84404">
        <w:rPr>
          <w:rFonts w:ascii="Aptos" w:hAnsi="Aptos" w:cs="Times New Roman"/>
          <w:noProof/>
          <w:sz w:val="24"/>
        </w:rPr>
        <w:t xml:space="preserve">, “Digital Transformation as a Tool for FPSO Project Acceleration,” </w:t>
      </w:r>
      <w:r w:rsidRPr="00C84404">
        <w:rPr>
          <w:rFonts w:ascii="Aptos" w:hAnsi="Aptos" w:cs="Times New Roman"/>
          <w:i/>
          <w:iCs/>
          <w:noProof/>
          <w:sz w:val="24"/>
        </w:rPr>
        <w:t>Proc. Annu. Offshore Technol. Conf.</w:t>
      </w:r>
      <w:r w:rsidRPr="00C84404">
        <w:rPr>
          <w:rFonts w:ascii="Aptos" w:hAnsi="Aptos" w:cs="Times New Roman"/>
          <w:noProof/>
          <w:sz w:val="24"/>
        </w:rPr>
        <w:t>, vol. 2020-May, May 2020, doi: 10.4043/30480-MS.</w:t>
      </w:r>
    </w:p>
    <w:p w14:paraId="472F5749"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9]</w:t>
      </w:r>
      <w:r w:rsidRPr="00C84404">
        <w:rPr>
          <w:rFonts w:ascii="Aptos" w:hAnsi="Aptos" w:cs="Times New Roman"/>
          <w:noProof/>
          <w:sz w:val="24"/>
        </w:rPr>
        <w:tab/>
        <w:t xml:space="preserve">C. Llopis-Albert, F. Rubio, and F. Valero, “Impact of digital transformation on the automotive industry,” </w:t>
      </w:r>
      <w:r w:rsidRPr="00C84404">
        <w:rPr>
          <w:rFonts w:ascii="Aptos" w:hAnsi="Aptos" w:cs="Times New Roman"/>
          <w:i/>
          <w:iCs/>
          <w:noProof/>
          <w:sz w:val="24"/>
        </w:rPr>
        <w:t>Technol. Forecast. Soc. Change</w:t>
      </w:r>
      <w:r w:rsidRPr="00C84404">
        <w:rPr>
          <w:rFonts w:ascii="Aptos" w:hAnsi="Aptos" w:cs="Times New Roman"/>
          <w:noProof/>
          <w:sz w:val="24"/>
        </w:rPr>
        <w:t>, vol. 162, p. 120343, Jan. 2021, doi: 10.1016/J.TECHFORE.2020.120343.</w:t>
      </w:r>
    </w:p>
    <w:p w14:paraId="7E34721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0]</w:t>
      </w:r>
      <w:r w:rsidRPr="00C84404">
        <w:rPr>
          <w:rFonts w:ascii="Aptos" w:hAnsi="Aptos" w:cs="Times New Roman"/>
          <w:noProof/>
          <w:sz w:val="24"/>
        </w:rPr>
        <w:tab/>
        <w:t xml:space="preserve">A. Naimi-Sadigh, T. Asgari, and M. Rabiei, “Digital Transformation in the Value Chain Disruption of Banking Services,” </w:t>
      </w:r>
      <w:r w:rsidRPr="00C84404">
        <w:rPr>
          <w:rFonts w:ascii="Aptos" w:hAnsi="Aptos" w:cs="Times New Roman"/>
          <w:i/>
          <w:iCs/>
          <w:noProof/>
          <w:sz w:val="24"/>
        </w:rPr>
        <w:t>J. Knowl. Econ.</w:t>
      </w:r>
      <w:r w:rsidRPr="00C84404">
        <w:rPr>
          <w:rFonts w:ascii="Aptos" w:hAnsi="Aptos" w:cs="Times New Roman"/>
          <w:noProof/>
          <w:sz w:val="24"/>
        </w:rPr>
        <w:t>, vol. 13, no. 2, pp. 1212–1242, Jun. 2022, doi: 10.1007/S13132-021-00759-0.</w:t>
      </w:r>
    </w:p>
    <w:p w14:paraId="3D09F61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1]</w:t>
      </w:r>
      <w:r w:rsidRPr="00C84404">
        <w:rPr>
          <w:rFonts w:ascii="Aptos" w:hAnsi="Aptos" w:cs="Times New Roman"/>
          <w:noProof/>
          <w:sz w:val="24"/>
        </w:rPr>
        <w:tab/>
        <w:t xml:space="preserve">S. Manjula, P. Balaji, and N. Deepa, “) Sazelin Arif, Universiti Teknikal Malaysia Melaka (UTeM), Malaysia. (3) Arjun Prasad Khanal,” </w:t>
      </w:r>
      <w:r w:rsidRPr="00C84404">
        <w:rPr>
          <w:rFonts w:ascii="Aptos" w:hAnsi="Aptos" w:cs="Times New Roman"/>
          <w:i/>
          <w:iCs/>
          <w:noProof/>
          <w:sz w:val="24"/>
        </w:rPr>
        <w:t>Nepal. Rev. Artic. Manjula al</w:t>
      </w:r>
      <w:r w:rsidRPr="00C84404">
        <w:rPr>
          <w:rFonts w:ascii="Aptos" w:hAnsi="Aptos" w:cs="Times New Roman"/>
          <w:noProof/>
          <w:sz w:val="24"/>
        </w:rPr>
        <w:t>, no. 1, pp. 88–101, 2021, doi: 10.9734/AJAEES/2021/v39i1130729.</w:t>
      </w:r>
    </w:p>
    <w:p w14:paraId="42335F85"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2]</w:t>
      </w:r>
      <w:r w:rsidRPr="00C84404">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47E458D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3]</w:t>
      </w:r>
      <w:r w:rsidRPr="00C84404">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C84404">
        <w:rPr>
          <w:rFonts w:ascii="Aptos" w:hAnsi="Aptos" w:cs="Times New Roman"/>
          <w:i/>
          <w:iCs/>
          <w:noProof/>
          <w:sz w:val="24"/>
        </w:rPr>
        <w:t>Technol. Forecast. Soc. Change</w:t>
      </w:r>
      <w:r w:rsidRPr="00C84404">
        <w:rPr>
          <w:rFonts w:ascii="Aptos" w:hAnsi="Aptos" w:cs="Times New Roman"/>
          <w:noProof/>
          <w:sz w:val="24"/>
        </w:rPr>
        <w:t>, vol. 174, p. 121217, Jan. 2022, doi: 10.1016/J.TECHFORE.2021.121217.</w:t>
      </w:r>
    </w:p>
    <w:p w14:paraId="1E32178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4]</w:t>
      </w:r>
      <w:r w:rsidRPr="00C84404">
        <w:rPr>
          <w:rFonts w:ascii="Aptos" w:hAnsi="Aptos" w:cs="Times New Roman"/>
          <w:noProof/>
          <w:sz w:val="24"/>
        </w:rPr>
        <w:tab/>
        <w:t xml:space="preserve">Y. Ren, B. Li, and D. Liang, “Impact of digital transformation on renewable energy companies’ performance: Evidence from China,” </w:t>
      </w:r>
      <w:r w:rsidRPr="00C84404">
        <w:rPr>
          <w:rFonts w:ascii="Aptos" w:hAnsi="Aptos" w:cs="Times New Roman"/>
          <w:i/>
          <w:iCs/>
          <w:noProof/>
          <w:sz w:val="24"/>
        </w:rPr>
        <w:t>Front. Environ. Sci.</w:t>
      </w:r>
      <w:r w:rsidRPr="00C84404">
        <w:rPr>
          <w:rFonts w:ascii="Aptos" w:hAnsi="Aptos" w:cs="Times New Roman"/>
          <w:noProof/>
          <w:sz w:val="24"/>
        </w:rPr>
        <w:t>, vol. 10, Jan. 2023, doi: 10.3389/FENVS.2022.1105686.</w:t>
      </w:r>
    </w:p>
    <w:p w14:paraId="02BDC947"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5]</w:t>
      </w:r>
      <w:r w:rsidRPr="00C84404">
        <w:rPr>
          <w:rFonts w:ascii="Aptos" w:hAnsi="Aptos" w:cs="Times New Roman"/>
          <w:noProof/>
          <w:sz w:val="24"/>
        </w:rPr>
        <w:tab/>
        <w:t>Q.</w:t>
      </w:r>
      <w:r w:rsidRPr="00C84404">
        <w:rPr>
          <w:rFonts w:ascii="Arial" w:hAnsi="Arial" w:cs="Arial"/>
          <w:noProof/>
          <w:sz w:val="24"/>
        </w:rPr>
        <w:t> </w:t>
      </w:r>
      <w:r w:rsidRPr="00C84404">
        <w:rPr>
          <w:rFonts w:ascii="Aptos" w:hAnsi="Aptos" w:cs="Times New Roman"/>
          <w:noProof/>
          <w:sz w:val="24"/>
        </w:rPr>
        <w:t xml:space="preserve">; Zhao </w:t>
      </w:r>
      <w:r w:rsidRPr="00C84404">
        <w:rPr>
          <w:rFonts w:ascii="Aptos" w:hAnsi="Aptos" w:cs="Times New Roman"/>
          <w:i/>
          <w:iCs/>
          <w:noProof/>
          <w:sz w:val="24"/>
        </w:rPr>
        <w:t>et al.</w:t>
      </w:r>
      <w:r w:rsidRPr="00C84404">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C84404">
        <w:rPr>
          <w:rFonts w:ascii="Aptos" w:hAnsi="Aptos" w:cs="Times New Roman"/>
          <w:i/>
          <w:iCs/>
          <w:noProof/>
          <w:sz w:val="24"/>
        </w:rPr>
        <w:t>Sustain. 2023, Vol. 15, Page 9998</w:t>
      </w:r>
      <w:r w:rsidRPr="00C84404">
        <w:rPr>
          <w:rFonts w:ascii="Aptos" w:hAnsi="Aptos" w:cs="Times New Roman"/>
          <w:noProof/>
          <w:sz w:val="24"/>
        </w:rPr>
        <w:t>, vol. 15, no. 13, p. 9998, Jun. 2023, doi: 10.3390/SU15139998.</w:t>
      </w:r>
    </w:p>
    <w:p w14:paraId="45DF4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6]</w:t>
      </w:r>
      <w:r w:rsidRPr="00C84404">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C84404">
        <w:rPr>
          <w:rFonts w:ascii="Aptos" w:hAnsi="Aptos" w:cs="Times New Roman"/>
          <w:i/>
          <w:iCs/>
          <w:noProof/>
          <w:sz w:val="24"/>
        </w:rPr>
        <w:t>Adv. Mech. Eng.</w:t>
      </w:r>
      <w:r w:rsidRPr="00C84404">
        <w:rPr>
          <w:rFonts w:ascii="Aptos" w:hAnsi="Aptos" w:cs="Times New Roman"/>
          <w:noProof/>
          <w:sz w:val="24"/>
        </w:rPr>
        <w:t>, vol. 12, no. 5, May 2020, doi: 10.1177/1687814020925232/ASSET/IMAGES/LARGE/10.1177_1687814020925232-FIG2.JPEG.</w:t>
      </w:r>
    </w:p>
    <w:p w14:paraId="21ECB6E3"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7]</w:t>
      </w:r>
      <w:r w:rsidRPr="00C84404">
        <w:rPr>
          <w:rFonts w:ascii="Aptos" w:hAnsi="Aptos" w:cs="Times New Roman"/>
          <w:noProof/>
          <w:sz w:val="24"/>
        </w:rPr>
        <w:tab/>
        <w:t xml:space="preserve">M. Petticrew and H. Roberts, “Systematic Reviews in the Social Sciences: A Practical Guide,” </w:t>
      </w:r>
      <w:r w:rsidRPr="00C84404">
        <w:rPr>
          <w:rFonts w:ascii="Aptos" w:hAnsi="Aptos" w:cs="Times New Roman"/>
          <w:i/>
          <w:iCs/>
          <w:noProof/>
          <w:sz w:val="24"/>
        </w:rPr>
        <w:t>Syst. Rev. Soc. Sci. A Pract. Guid.</w:t>
      </w:r>
      <w:r w:rsidRPr="00C84404">
        <w:rPr>
          <w:rFonts w:ascii="Aptos" w:hAnsi="Aptos" w:cs="Times New Roman"/>
          <w:noProof/>
          <w:sz w:val="24"/>
        </w:rPr>
        <w:t>, pp. 1–336, Jan. 2008, doi: 10.1002/9780470754887.</w:t>
      </w:r>
    </w:p>
    <w:p w14:paraId="1130D3E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8]</w:t>
      </w:r>
      <w:r w:rsidRPr="00C84404">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193EB3B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9]</w:t>
      </w:r>
      <w:r w:rsidRPr="00C84404">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1581490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0]</w:t>
      </w:r>
      <w:r w:rsidRPr="00C84404">
        <w:rPr>
          <w:rFonts w:ascii="Aptos" w:hAnsi="Aptos" w:cs="Times New Roman"/>
          <w:noProof/>
          <w:sz w:val="24"/>
        </w:rPr>
        <w:tab/>
        <w:t>“Digital Transformation of the Creative Industry.” Accessed: Jun. 19, 2024. [Online]. Available: https://www.valantic.com/en/industries/creative-industry/</w:t>
      </w:r>
    </w:p>
    <w:p w14:paraId="1BDC3BD6"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1]</w:t>
      </w:r>
      <w:r w:rsidRPr="00C84404">
        <w:rPr>
          <w:rFonts w:ascii="Aptos" w:hAnsi="Aptos" w:cs="Times New Roman"/>
          <w:noProof/>
          <w:sz w:val="24"/>
        </w:rPr>
        <w:tab/>
        <w:t xml:space="preserve">M. Massi, M. Vecco, and Y. Lin, </w:t>
      </w:r>
      <w:r w:rsidRPr="00C84404">
        <w:rPr>
          <w:rFonts w:ascii="Aptos" w:hAnsi="Aptos" w:cs="Times New Roman"/>
          <w:i/>
          <w:iCs/>
          <w:noProof/>
          <w:sz w:val="24"/>
        </w:rPr>
        <w:t>Digital transformation in the cultural and creative industries</w:t>
      </w:r>
      <w:r w:rsidRPr="00C84404">
        <w:rPr>
          <w:rFonts w:ascii="Arial" w:hAnsi="Arial" w:cs="Arial"/>
          <w:i/>
          <w:iCs/>
          <w:noProof/>
          <w:sz w:val="24"/>
        </w:rPr>
        <w:t> </w:t>
      </w:r>
      <w:r w:rsidRPr="00C84404">
        <w:rPr>
          <w:rFonts w:ascii="Aptos" w:hAnsi="Aptos" w:cs="Times New Roman"/>
          <w:i/>
          <w:iCs/>
          <w:noProof/>
          <w:sz w:val="24"/>
        </w:rPr>
        <w:t>: production, consumption and entrepreneurship in the digital and sharing economy</w:t>
      </w:r>
      <w:r w:rsidRPr="00C84404">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AF03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noProof/>
          <w:sz w:val="24"/>
        </w:rPr>
      </w:pPr>
      <w:r w:rsidRPr="00C84404">
        <w:rPr>
          <w:rFonts w:ascii="Aptos" w:hAnsi="Aptos" w:cs="Times New Roman"/>
          <w:noProof/>
          <w:sz w:val="24"/>
        </w:rPr>
        <w:t>[22]</w:t>
      </w:r>
      <w:r w:rsidRPr="00C84404">
        <w:rPr>
          <w:rFonts w:ascii="Aptos" w:hAnsi="Aptos" w:cs="Times New Roman"/>
          <w:noProof/>
          <w:sz w:val="24"/>
        </w:rPr>
        <w:tab/>
        <w:t>“DIGITAL TRANSFORMATION IN THE CULTURAL AND CREATIVE SECTORS AND INDUSTRIES - Executive Summary”.</w:t>
      </w:r>
    </w:p>
    <w:p w14:paraId="49727A75" w14:textId="523D80AE" w:rsidR="000F7654" w:rsidRDefault="0065604E" w:rsidP="000F7654">
      <w:pPr>
        <w:pStyle w:val="BodyText"/>
      </w:pPr>
      <w:r>
        <w:fldChar w:fldCharType="end"/>
      </w:r>
      <w:bookmarkEnd w:id="0"/>
      <w:bookmarkEnd w:id="5"/>
      <w:bookmarkEnd w:id="15"/>
      <w:bookmarkEnd w:id="17"/>
    </w:p>
    <w:p w14:paraId="1C7E7D63" w14:textId="77777777" w:rsidR="000F7654" w:rsidRDefault="000F7654">
      <w:r>
        <w:br w:type="page"/>
      </w:r>
    </w:p>
    <w:p w14:paraId="3B9D0134" w14:textId="77777777" w:rsidR="000F7654" w:rsidRDefault="000F7654" w:rsidP="000F7654">
      <w:pPr>
        <w:pStyle w:val="Heading1"/>
      </w:pPr>
      <w:bookmarkStart w:id="21" w:name="_Toc118749976"/>
      <w:r>
        <w:t>APPENDIX</w:t>
      </w:r>
      <w:bookmarkEnd w:id="21"/>
    </w:p>
    <w:p w14:paraId="70F71715" w14:textId="77777777" w:rsidR="00F454DE" w:rsidRDefault="00F454DE" w:rsidP="000F7654">
      <w:pPr>
        <w:pStyle w:val="BodyText"/>
      </w:pPr>
    </w:p>
    <w:p w14:paraId="14FDB80B" w14:textId="77777777" w:rsidR="007E4287" w:rsidRDefault="007E4287" w:rsidP="007E4287">
      <w:pPr>
        <w:pStyle w:val="Heading2"/>
      </w:pPr>
      <w:bookmarkStart w:id="22" w:name="_Toc118749978"/>
      <w:r>
        <w:t>Data collection and Data Analysis with NVivo Software</w:t>
      </w:r>
      <w:bookmarkEnd w:id="22"/>
    </w:p>
    <w:p w14:paraId="5220544A" w14:textId="5EEC8FB1" w:rsidR="007E4287" w:rsidRPr="007E4287" w:rsidRDefault="007E4287" w:rsidP="007E4287">
      <w:proofErr w:type="spellStart"/>
      <w:proofErr w:type="gramStart"/>
      <w:r>
        <w:t>E,g</w:t>
      </w:r>
      <w:proofErr w:type="spellEnd"/>
      <w:proofErr w:type="gramEnd"/>
      <w:r>
        <w:t xml:space="preserve">, </w:t>
      </w:r>
      <w:r>
        <w:fldChar w:fldCharType="begin"/>
      </w:r>
      <w:r w:rsidRPr="00BD569D">
        <w:instrText xml:space="preserve"> SEQ A \* ARABIC </w:instrText>
      </w:r>
      <w:r>
        <w:fldChar w:fldCharType="separate"/>
      </w:r>
      <w:r w:rsidR="00E87ACE">
        <w:rPr>
          <w:noProof/>
        </w:rPr>
        <w:t>1</w:t>
      </w:r>
      <w:r>
        <w:rPr>
          <w:noProof/>
        </w:rPr>
        <w:fldChar w:fldCharType="end"/>
      </w:r>
      <w:r>
        <w:t xml:space="preserve"> </w:t>
      </w:r>
      <w:r w:rsidRPr="00607F69">
        <w:t>Data Analysis</w:t>
      </w:r>
      <w:r>
        <w:t xml:space="preserve"> showing</w:t>
      </w:r>
      <w:r w:rsidRPr="00607F69">
        <w:t xml:space="preserve"> </w:t>
      </w:r>
      <w:r>
        <w:t xml:space="preserve">How we  processed the </w:t>
      </w:r>
      <w:r w:rsidRPr="00607F69">
        <w:t>Case</w:t>
      </w:r>
      <w:r>
        <w:t xml:space="preserve"> Studies by NVivo software</w:t>
      </w:r>
    </w:p>
    <w:p w14:paraId="6DDA113A" w14:textId="084B0121" w:rsidR="007E4287" w:rsidRDefault="007E4287" w:rsidP="000F7654">
      <w:pPr>
        <w:pStyle w:val="BodyText"/>
      </w:pPr>
      <w:r>
        <w:rPr>
          <w:noProof/>
        </w:rPr>
        <w:drawing>
          <wp:inline distT="0" distB="0" distL="0" distR="0" wp14:anchorId="4076F906" wp14:editId="665686AE">
            <wp:extent cx="5943600" cy="3413132"/>
            <wp:effectExtent l="0" t="0" r="0" b="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413132"/>
                    </a:xfrm>
                    <a:prstGeom prst="rect">
                      <a:avLst/>
                    </a:prstGeom>
                    <a:noFill/>
                    <a:ln>
                      <a:noFill/>
                    </a:ln>
                  </pic:spPr>
                </pic:pic>
              </a:graphicData>
            </a:graphic>
          </wp:inline>
        </w:drawing>
      </w:r>
    </w:p>
    <w:p w14:paraId="54BF27DD" w14:textId="77777777" w:rsidR="007E4287" w:rsidRDefault="007E4287" w:rsidP="000F7654">
      <w:pPr>
        <w:pStyle w:val="BodyText"/>
      </w:pPr>
    </w:p>
    <w:p w14:paraId="13A88F71" w14:textId="4230ECAB" w:rsidR="007E4287" w:rsidRDefault="002633B1" w:rsidP="002633B1">
      <w:proofErr w:type="spellStart"/>
      <w:r>
        <w:t>E.g</w:t>
      </w:r>
      <w:proofErr w:type="spellEnd"/>
      <w:r>
        <w:t xml:space="preserve">, </w:t>
      </w:r>
      <w:proofErr w:type="gramStart"/>
      <w:r>
        <w:t>Showing</w:t>
      </w:r>
      <w:proofErr w:type="gramEnd"/>
      <w:r>
        <w:t xml:space="preserve"> how we use</w:t>
      </w:r>
      <w:r w:rsidRPr="002633B1">
        <w:t xml:space="preserve"> </w:t>
      </w:r>
      <w:r>
        <w:t xml:space="preserve">NVivo software to process the </w:t>
      </w:r>
      <w:r w:rsidRPr="004152E3">
        <w:t>Content Analysis</w:t>
      </w:r>
      <w:r>
        <w:rPr>
          <w:noProof/>
        </w:rPr>
        <w:drawing>
          <wp:inline distT="0" distB="0" distL="0" distR="0" wp14:anchorId="15B22D29" wp14:editId="1709999B">
            <wp:extent cx="5943600" cy="3424762"/>
            <wp:effectExtent l="0" t="0" r="0" b="444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424762"/>
                    </a:xfrm>
                    <a:prstGeom prst="rect">
                      <a:avLst/>
                    </a:prstGeom>
                    <a:noFill/>
                    <a:ln>
                      <a:noFill/>
                    </a:ln>
                  </pic:spPr>
                </pic:pic>
              </a:graphicData>
            </a:graphic>
          </wp:inline>
        </w:drawing>
      </w:r>
    </w:p>
    <w:p w14:paraId="4C1A1C41" w14:textId="77777777" w:rsidR="007E4287" w:rsidRDefault="007E4287" w:rsidP="000F7654">
      <w:pPr>
        <w:pStyle w:val="BodyText"/>
      </w:pPr>
    </w:p>
    <w:p w14:paraId="472CA93E" w14:textId="7510A8AF" w:rsidR="002633B1" w:rsidRDefault="002633B1" w:rsidP="002633B1">
      <w:pPr>
        <w:pStyle w:val="Caption"/>
      </w:pPr>
      <w:bookmarkStart w:id="23" w:name="_Toc118189736"/>
      <w:r>
        <w:t xml:space="preserve">A </w:t>
      </w:r>
      <w:r>
        <w:fldChar w:fldCharType="begin"/>
      </w:r>
      <w:r w:rsidRPr="00BD569D">
        <w:instrText xml:space="preserve"> SEQ A \* ARABIC </w:instrText>
      </w:r>
      <w:r>
        <w:fldChar w:fldCharType="separate"/>
      </w:r>
      <w:r w:rsidR="00E87ACE">
        <w:rPr>
          <w:noProof/>
        </w:rPr>
        <w:t>2</w:t>
      </w:r>
      <w:r>
        <w:rPr>
          <w:noProof/>
        </w:rPr>
        <w:fldChar w:fldCharType="end"/>
      </w:r>
      <w:r>
        <w:t xml:space="preserve"> </w:t>
      </w:r>
      <w:r w:rsidRPr="009F0681">
        <w:t xml:space="preserve">Future </w:t>
      </w:r>
      <w:r>
        <w:t xml:space="preserve">Showing how we store the data for the </w:t>
      </w:r>
      <w:proofErr w:type="gramStart"/>
      <w:r>
        <w:t xml:space="preserve">future </w:t>
      </w:r>
      <w:r w:rsidRPr="009F0681">
        <w:t xml:space="preserve"> Coding</w:t>
      </w:r>
      <w:proofErr w:type="gramEnd"/>
      <w:r>
        <w:t xml:space="preserve"> in </w:t>
      </w:r>
      <w:r w:rsidRPr="009F0681">
        <w:t xml:space="preserve"> NVivo</w:t>
      </w:r>
      <w:bookmarkEnd w:id="23"/>
      <w:r>
        <w:t xml:space="preserve"> Software,</w:t>
      </w:r>
    </w:p>
    <w:p w14:paraId="17659C66" w14:textId="77777777" w:rsidR="002633B1" w:rsidRDefault="002633B1" w:rsidP="002633B1">
      <w:pPr>
        <w:jc w:val="center"/>
      </w:pPr>
      <w:r>
        <w:rPr>
          <w:noProof/>
        </w:rPr>
        <w:drawing>
          <wp:inline distT="0" distB="0" distL="0" distR="0" wp14:anchorId="6237201F" wp14:editId="77D825EB">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B095F07" w14:textId="77777777" w:rsidR="002633B1" w:rsidRDefault="002633B1" w:rsidP="002633B1">
      <w:pPr>
        <w:jc w:val="center"/>
      </w:pPr>
    </w:p>
    <w:p w14:paraId="29880BFF" w14:textId="52C47040" w:rsidR="002633B1" w:rsidRDefault="002633B1" w:rsidP="002633B1">
      <w:pPr>
        <w:pStyle w:val="Caption"/>
      </w:pPr>
      <w:r>
        <w:t xml:space="preserve">Figure showing how we will use </w:t>
      </w:r>
      <w:proofErr w:type="gramStart"/>
      <w:r>
        <w:t>NVivo  software</w:t>
      </w:r>
      <w:proofErr w:type="gramEnd"/>
      <w:r>
        <w:t xml:space="preserve"> to </w:t>
      </w:r>
      <w:r w:rsidRPr="00820BF7">
        <w:t xml:space="preserve"> extract</w:t>
      </w:r>
      <w:r>
        <w:t xml:space="preserve"> the factors </w:t>
      </w:r>
      <w:r w:rsidRPr="00820BF7">
        <w:t xml:space="preserve"> from case stud</w:t>
      </w:r>
      <w:r w:rsidR="00D47269">
        <w:t>ies</w:t>
      </w:r>
      <w:r>
        <w:t xml:space="preserve"> </w:t>
      </w:r>
    </w:p>
    <w:p w14:paraId="6340F446" w14:textId="77777777" w:rsidR="002633B1" w:rsidRPr="001E107D" w:rsidRDefault="002633B1" w:rsidP="002633B1">
      <w:pPr>
        <w:jc w:val="center"/>
        <w:sectPr w:rsidR="002633B1" w:rsidRPr="001E107D" w:rsidSect="002633B1">
          <w:pgSz w:w="11910" w:h="16840"/>
          <w:pgMar w:top="1340" w:right="940" w:bottom="980" w:left="1260" w:header="0" w:footer="783" w:gutter="0"/>
          <w:cols w:space="720"/>
        </w:sectPr>
      </w:pPr>
      <w:r>
        <w:rPr>
          <w:noProof/>
        </w:rPr>
        <w:drawing>
          <wp:inline distT="0" distB="0" distL="0" distR="0" wp14:anchorId="4DE81BF0" wp14:editId="5C849F5A">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72B709B5" w14:textId="77777777" w:rsidR="002633B1" w:rsidRPr="001E107D" w:rsidRDefault="002633B1" w:rsidP="002633B1">
      <w:pPr>
        <w:jc w:val="center"/>
      </w:pPr>
    </w:p>
    <w:p w14:paraId="2B0EDACD" w14:textId="7CCFF572" w:rsidR="00D47269" w:rsidRDefault="000D25B6" w:rsidP="00D47269">
      <w:pPr>
        <w:pStyle w:val="Caption"/>
      </w:pPr>
      <w:r>
        <w:t xml:space="preserve">This figure shows how this </w:t>
      </w:r>
      <w:proofErr w:type="gramStart"/>
      <w:r>
        <w:t xml:space="preserve">study </w:t>
      </w:r>
      <w:r w:rsidRPr="000D25B6">
        <w:t xml:space="preserve"> will</w:t>
      </w:r>
      <w:proofErr w:type="gramEnd"/>
      <w:r w:rsidRPr="000D25B6">
        <w:t xml:space="preserve"> categorize these factors based on their commonalities, grouping them into identical categories. These factors will serve as the answers to the research questions posed in this project.</w:t>
      </w:r>
    </w:p>
    <w:p w14:paraId="73ECAC2F" w14:textId="77777777" w:rsidR="00D47269" w:rsidRPr="001E107D" w:rsidRDefault="00D47269" w:rsidP="00D47269">
      <w:pPr>
        <w:jc w:val="center"/>
        <w:sectPr w:rsidR="00D47269" w:rsidRPr="001E107D" w:rsidSect="00D47269">
          <w:pgSz w:w="11910" w:h="16840"/>
          <w:pgMar w:top="1340" w:right="940" w:bottom="980" w:left="1260" w:header="0" w:footer="783" w:gutter="0"/>
          <w:cols w:space="720"/>
        </w:sectPr>
      </w:pPr>
      <w:r>
        <w:rPr>
          <w:noProof/>
        </w:rPr>
        <w:drawing>
          <wp:inline distT="0" distB="0" distL="0" distR="0" wp14:anchorId="59966C60" wp14:editId="7AC88EE4">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302DA59C" w14:textId="77777777" w:rsidR="002633B1" w:rsidRDefault="002633B1" w:rsidP="002633B1">
      <w:pPr>
        <w:rPr>
          <w:sz w:val="14"/>
        </w:rPr>
        <w:sectPr w:rsidR="002633B1" w:rsidSect="002633B1">
          <w:pgSz w:w="11910" w:h="16840"/>
          <w:pgMar w:top="1340" w:right="940" w:bottom="980" w:left="1260" w:header="0" w:footer="783" w:gutter="0"/>
          <w:cols w:space="720"/>
        </w:sectPr>
      </w:pPr>
    </w:p>
    <w:p w14:paraId="35F4E151" w14:textId="77777777" w:rsidR="007E4287" w:rsidRDefault="007E4287" w:rsidP="000F7654">
      <w:pPr>
        <w:pStyle w:val="BodyText"/>
      </w:pPr>
    </w:p>
    <w:sectPr w:rsidR="007E4287"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FF368F"/>
    <w:multiLevelType w:val="hybridMultilevel"/>
    <w:tmpl w:val="75BC2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5"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AC1F19"/>
    <w:multiLevelType w:val="multilevel"/>
    <w:tmpl w:val="790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2BD16FF"/>
    <w:multiLevelType w:val="multilevel"/>
    <w:tmpl w:val="D95658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8DD1D27"/>
    <w:multiLevelType w:val="hybridMultilevel"/>
    <w:tmpl w:val="46FA4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B531AA"/>
    <w:multiLevelType w:val="multilevel"/>
    <w:tmpl w:val="28CA2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641515F"/>
    <w:multiLevelType w:val="hybridMultilevel"/>
    <w:tmpl w:val="FC18D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3A0B33"/>
    <w:multiLevelType w:val="hybridMultilevel"/>
    <w:tmpl w:val="CA42B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39"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EF49AD"/>
    <w:multiLevelType w:val="hybridMultilevel"/>
    <w:tmpl w:val="84425C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115256"/>
    <w:multiLevelType w:val="hybridMultilevel"/>
    <w:tmpl w:val="043A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7"/>
  </w:num>
  <w:num w:numId="5" w16cid:durableId="390151314">
    <w:abstractNumId w:val="7"/>
  </w:num>
  <w:num w:numId="6" w16cid:durableId="1757363185">
    <w:abstractNumId w:val="7"/>
  </w:num>
  <w:num w:numId="7" w16cid:durableId="1600599979">
    <w:abstractNumId w:val="7"/>
  </w:num>
  <w:num w:numId="8" w16cid:durableId="1791167819">
    <w:abstractNumId w:val="7"/>
  </w:num>
  <w:num w:numId="9" w16cid:durableId="480200789">
    <w:abstractNumId w:val="7"/>
  </w:num>
  <w:num w:numId="10" w16cid:durableId="580870625">
    <w:abstractNumId w:val="7"/>
  </w:num>
  <w:num w:numId="11" w16cid:durableId="1339967520">
    <w:abstractNumId w:val="7"/>
  </w:num>
  <w:num w:numId="12" w16cid:durableId="1199927512">
    <w:abstractNumId w:val="7"/>
  </w:num>
  <w:num w:numId="13" w16cid:durableId="1274290598">
    <w:abstractNumId w:val="7"/>
  </w:num>
  <w:num w:numId="14" w16cid:durableId="1380518776">
    <w:abstractNumId w:val="20"/>
  </w:num>
  <w:num w:numId="15" w16cid:durableId="156962095">
    <w:abstractNumId w:val="14"/>
  </w:num>
  <w:num w:numId="16" w16cid:durableId="1772627660">
    <w:abstractNumId w:val="19"/>
  </w:num>
  <w:num w:numId="17" w16cid:durableId="1039237024">
    <w:abstractNumId w:val="44"/>
  </w:num>
  <w:num w:numId="18" w16cid:durableId="562300669">
    <w:abstractNumId w:val="34"/>
  </w:num>
  <w:num w:numId="19" w16cid:durableId="1518693418">
    <w:abstractNumId w:val="38"/>
  </w:num>
  <w:num w:numId="20" w16cid:durableId="1465661247">
    <w:abstractNumId w:val="16"/>
  </w:num>
  <w:num w:numId="21" w16cid:durableId="469787167">
    <w:abstractNumId w:val="4"/>
  </w:num>
  <w:num w:numId="22" w16cid:durableId="685713990">
    <w:abstractNumId w:val="3"/>
  </w:num>
  <w:num w:numId="23" w16cid:durableId="883978680">
    <w:abstractNumId w:val="47"/>
  </w:num>
  <w:num w:numId="24" w16cid:durableId="1182624487">
    <w:abstractNumId w:val="40"/>
  </w:num>
  <w:num w:numId="25" w16cid:durableId="2116243950">
    <w:abstractNumId w:val="42"/>
  </w:num>
  <w:num w:numId="26" w16cid:durableId="1435857213">
    <w:abstractNumId w:val="1"/>
  </w:num>
  <w:num w:numId="27" w16cid:durableId="1966085621">
    <w:abstractNumId w:val="9"/>
  </w:num>
  <w:num w:numId="28" w16cid:durableId="245463629">
    <w:abstractNumId w:val="27"/>
  </w:num>
  <w:num w:numId="29" w16cid:durableId="2104450281">
    <w:abstractNumId w:val="23"/>
  </w:num>
  <w:num w:numId="30" w16cid:durableId="1895195221">
    <w:abstractNumId w:val="12"/>
  </w:num>
  <w:num w:numId="31" w16cid:durableId="1783956268">
    <w:abstractNumId w:val="6"/>
  </w:num>
  <w:num w:numId="32" w16cid:durableId="850682718">
    <w:abstractNumId w:val="32"/>
  </w:num>
  <w:num w:numId="33" w16cid:durableId="1884369304">
    <w:abstractNumId w:val="18"/>
  </w:num>
  <w:num w:numId="34" w16cid:durableId="740568975">
    <w:abstractNumId w:val="39"/>
  </w:num>
  <w:num w:numId="35" w16cid:durableId="1264453632">
    <w:abstractNumId w:val="25"/>
  </w:num>
  <w:num w:numId="36" w16cid:durableId="1916820883">
    <w:abstractNumId w:val="17"/>
  </w:num>
  <w:num w:numId="37" w16cid:durableId="150490234">
    <w:abstractNumId w:val="13"/>
  </w:num>
  <w:num w:numId="38" w16cid:durableId="72894073">
    <w:abstractNumId w:val="22"/>
  </w:num>
  <w:num w:numId="39" w16cid:durableId="847596683">
    <w:abstractNumId w:val="30"/>
  </w:num>
  <w:num w:numId="40" w16cid:durableId="1078602628">
    <w:abstractNumId w:val="15"/>
  </w:num>
  <w:num w:numId="41" w16cid:durableId="1465540718">
    <w:abstractNumId w:val="11"/>
  </w:num>
  <w:num w:numId="42" w16cid:durableId="566963688">
    <w:abstractNumId w:val="46"/>
  </w:num>
  <w:num w:numId="43" w16cid:durableId="940382924">
    <w:abstractNumId w:val="33"/>
  </w:num>
  <w:num w:numId="44" w16cid:durableId="743838460">
    <w:abstractNumId w:val="31"/>
  </w:num>
  <w:num w:numId="45" w16cid:durableId="1513105728">
    <w:abstractNumId w:val="5"/>
  </w:num>
  <w:num w:numId="46" w16cid:durableId="548886380">
    <w:abstractNumId w:val="26"/>
  </w:num>
  <w:num w:numId="47" w16cid:durableId="1906990364">
    <w:abstractNumId w:val="8"/>
  </w:num>
  <w:num w:numId="48" w16cid:durableId="1873807930">
    <w:abstractNumId w:val="28"/>
  </w:num>
  <w:num w:numId="49" w16cid:durableId="1394544665">
    <w:abstractNumId w:val="43"/>
  </w:num>
  <w:num w:numId="50" w16cid:durableId="2061975879">
    <w:abstractNumId w:val="45"/>
  </w:num>
  <w:num w:numId="51" w16cid:durableId="902325900">
    <w:abstractNumId w:val="37"/>
  </w:num>
  <w:num w:numId="52" w16cid:durableId="669021800">
    <w:abstractNumId w:val="36"/>
  </w:num>
  <w:num w:numId="53" w16cid:durableId="348945383">
    <w:abstractNumId w:val="21"/>
  </w:num>
  <w:num w:numId="54" w16cid:durableId="601037741">
    <w:abstractNumId w:val="10"/>
  </w:num>
  <w:num w:numId="55" w16cid:durableId="80487709">
    <w:abstractNumId w:val="29"/>
  </w:num>
  <w:num w:numId="56" w16cid:durableId="971448291">
    <w:abstractNumId w:val="35"/>
  </w:num>
  <w:num w:numId="57" w16cid:durableId="1124426727">
    <w:abstractNumId w:val="41"/>
  </w:num>
  <w:num w:numId="58" w16cid:durableId="1759517160">
    <w:abstractNumId w:val="2"/>
  </w:num>
  <w:num w:numId="59" w16cid:durableId="79367305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mwrAUA7fP5zSwAAAA="/>
  </w:docVars>
  <w:rsids>
    <w:rsidRoot w:val="0065604E"/>
    <w:rsid w:val="0002796B"/>
    <w:rsid w:val="00053D31"/>
    <w:rsid w:val="00072666"/>
    <w:rsid w:val="00090C37"/>
    <w:rsid w:val="000D25B6"/>
    <w:rsid w:val="000F03F0"/>
    <w:rsid w:val="000F15BC"/>
    <w:rsid w:val="000F7654"/>
    <w:rsid w:val="00173DAD"/>
    <w:rsid w:val="00185DD6"/>
    <w:rsid w:val="00186CAE"/>
    <w:rsid w:val="00191547"/>
    <w:rsid w:val="001B027B"/>
    <w:rsid w:val="001D16F0"/>
    <w:rsid w:val="00243354"/>
    <w:rsid w:val="0024621C"/>
    <w:rsid w:val="002633B1"/>
    <w:rsid w:val="002931DB"/>
    <w:rsid w:val="002A47A1"/>
    <w:rsid w:val="002C1FEE"/>
    <w:rsid w:val="002D0D16"/>
    <w:rsid w:val="002D1B57"/>
    <w:rsid w:val="002E25FF"/>
    <w:rsid w:val="00357D7E"/>
    <w:rsid w:val="00375C67"/>
    <w:rsid w:val="003839FC"/>
    <w:rsid w:val="0039330C"/>
    <w:rsid w:val="003A1EA0"/>
    <w:rsid w:val="003B2EEA"/>
    <w:rsid w:val="003C0648"/>
    <w:rsid w:val="00433D23"/>
    <w:rsid w:val="00454084"/>
    <w:rsid w:val="0048207C"/>
    <w:rsid w:val="00484731"/>
    <w:rsid w:val="004B24B7"/>
    <w:rsid w:val="004C5D80"/>
    <w:rsid w:val="004E3860"/>
    <w:rsid w:val="004E727C"/>
    <w:rsid w:val="00597E43"/>
    <w:rsid w:val="005A544C"/>
    <w:rsid w:val="006178E3"/>
    <w:rsid w:val="006536CE"/>
    <w:rsid w:val="0065604E"/>
    <w:rsid w:val="006572B4"/>
    <w:rsid w:val="006766E8"/>
    <w:rsid w:val="006812FF"/>
    <w:rsid w:val="006E1DA2"/>
    <w:rsid w:val="006F4628"/>
    <w:rsid w:val="007034DA"/>
    <w:rsid w:val="007208D2"/>
    <w:rsid w:val="00763792"/>
    <w:rsid w:val="00775225"/>
    <w:rsid w:val="007B4F46"/>
    <w:rsid w:val="007E4287"/>
    <w:rsid w:val="008102CF"/>
    <w:rsid w:val="00835270"/>
    <w:rsid w:val="00844E72"/>
    <w:rsid w:val="00864213"/>
    <w:rsid w:val="0089253F"/>
    <w:rsid w:val="008A1D74"/>
    <w:rsid w:val="008B5EC8"/>
    <w:rsid w:val="00903745"/>
    <w:rsid w:val="00910676"/>
    <w:rsid w:val="00915CBA"/>
    <w:rsid w:val="009A4C8C"/>
    <w:rsid w:val="009A7720"/>
    <w:rsid w:val="009F69A9"/>
    <w:rsid w:val="00A507EA"/>
    <w:rsid w:val="00A64BB7"/>
    <w:rsid w:val="00A840E4"/>
    <w:rsid w:val="00A957EF"/>
    <w:rsid w:val="00AD6D1B"/>
    <w:rsid w:val="00B0353A"/>
    <w:rsid w:val="00B12B81"/>
    <w:rsid w:val="00B70850"/>
    <w:rsid w:val="00B84344"/>
    <w:rsid w:val="00BA4765"/>
    <w:rsid w:val="00BC4DF9"/>
    <w:rsid w:val="00BD5376"/>
    <w:rsid w:val="00BE751F"/>
    <w:rsid w:val="00BE773A"/>
    <w:rsid w:val="00BF327F"/>
    <w:rsid w:val="00C15248"/>
    <w:rsid w:val="00C63045"/>
    <w:rsid w:val="00C835AB"/>
    <w:rsid w:val="00C84404"/>
    <w:rsid w:val="00C95029"/>
    <w:rsid w:val="00CA6B64"/>
    <w:rsid w:val="00CC41DC"/>
    <w:rsid w:val="00D3594D"/>
    <w:rsid w:val="00D432FB"/>
    <w:rsid w:val="00D47269"/>
    <w:rsid w:val="00D50359"/>
    <w:rsid w:val="00DA5242"/>
    <w:rsid w:val="00DB7279"/>
    <w:rsid w:val="00DE521F"/>
    <w:rsid w:val="00E5509D"/>
    <w:rsid w:val="00E71353"/>
    <w:rsid w:val="00E87ACE"/>
    <w:rsid w:val="00EA1D11"/>
    <w:rsid w:val="00EA6ACD"/>
    <w:rsid w:val="00EC5CF8"/>
    <w:rsid w:val="00ED65FE"/>
    <w:rsid w:val="00F40D53"/>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A4C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google.com" TargetMode="External"/><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20</Pages>
  <Words>13518</Words>
  <Characters>77055</Characters>
  <Application>Microsoft Office Word</Application>
  <DocSecurity>0</DocSecurity>
  <Lines>642</Lines>
  <Paragraphs>180</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Bibliography</vt:lpstr>
      <vt:lpstr>APPENDIX</vt:lpstr>
      <vt:lpstr>    Data collection and Data Analysis with NVivo Software</vt:lpstr>
    </vt:vector>
  </TitlesOfParts>
  <Company/>
  <LinksUpToDate>false</LinksUpToDate>
  <CharactersWithSpaces>90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93</cp:revision>
  <cp:lastPrinted>2024-06-19T19:46:00Z</cp:lastPrinted>
  <dcterms:created xsi:type="dcterms:W3CDTF">2024-06-18T23:06:00Z</dcterms:created>
  <dcterms:modified xsi:type="dcterms:W3CDTF">2024-06-20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